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proofErr w:type="gramStart"/>
      <w:r w:rsidRPr="005740FE">
        <w:rPr>
          <w:rFonts w:eastAsia="Times New Roman"/>
          <w:lang w:eastAsia="en-GB"/>
        </w:rPr>
        <w:t>Lysekil</w:t>
      </w:r>
      <w:proofErr w:type="spellEnd"/>
      <w:r w:rsidRPr="005740FE">
        <w:rPr>
          <w:rFonts w:eastAsia="Times New Roman"/>
          <w:lang w:eastAsia="en-GB"/>
        </w:rPr>
        <w:t xml:space="preserve"> ,</w:t>
      </w:r>
      <w:proofErr w:type="gramEnd"/>
      <w:r w:rsidRPr="005740FE">
        <w:rPr>
          <w:rFonts w:eastAsia="Times New Roman"/>
          <w:lang w:eastAsia="en-GB"/>
        </w:rPr>
        <w:t xml:space="preserve">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r w:rsidRPr="005740FE">
        <w:rPr>
          <w:rFonts w:eastAsia="Times New Roman"/>
          <w:lang w:eastAsia="en-GB"/>
        </w:rPr>
        <w:t>Lysekil</w:t>
      </w:r>
      <w:proofErr w:type="spellEnd"/>
      <w:r w:rsidRPr="005740FE">
        <w:rPr>
          <w:rFonts w:eastAsia="Times New Roman"/>
          <w:lang w:eastAsia="en-GB"/>
        </w:rPr>
        <w:t>,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commentRangeStart w:id="9"/>
      <w:r w:rsidRPr="005740FE">
        <w:rPr>
          <w:sz w:val="28"/>
          <w:szCs w:val="28"/>
        </w:rPr>
        <w:t>Materials and Methods</w:t>
      </w:r>
      <w:commentRangeEnd w:id="8"/>
      <w:r w:rsidR="00703B5D">
        <w:rPr>
          <w:rStyle w:val="CommentReference"/>
        </w:rPr>
        <w:commentReference w:id="8"/>
      </w:r>
      <w:commentRangeEnd w:id="9"/>
      <w:r w:rsidR="00C503B5">
        <w:rPr>
          <w:rStyle w:val="CommentReference"/>
        </w:rPr>
        <w:commentReference w:id="9"/>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34671637"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 xml:space="preserve">conjunction with the construction of the nuclear power plant in </w:t>
      </w:r>
      <w:proofErr w:type="spellStart"/>
      <w:r w:rsidR="00FC0EC4" w:rsidRPr="00FC0EC4">
        <w:t>Forsmark</w:t>
      </w:r>
      <w:proofErr w:type="spellEnd"/>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w:t>
      </w:r>
      <w:proofErr w:type="spellStart"/>
      <w:r w:rsidR="00FC0EC4" w:rsidRPr="00FC0EC4">
        <w:t>Adill</w:t>
      </w:r>
      <w:proofErr w:type="spellEnd"/>
      <w:r w:rsidR="00FC0EC4" w:rsidRPr="00FC0EC4">
        <w:t xml:space="preserve">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w:t>
      </w:r>
      <w:proofErr w:type="spellStart"/>
      <w:r w:rsidR="00FC0EC4" w:rsidRPr="00FC0EC4">
        <w:t>Adill</w:t>
      </w:r>
      <w:proofErr w:type="spellEnd"/>
      <w:r w:rsidR="00FC0EC4" w:rsidRPr="00FC0EC4">
        <w:t xml:space="preserve"> et al., 2013)</w:t>
      </w:r>
      <w:r w:rsidR="00AB6FA4">
        <w:t>; hence a</w:t>
      </w:r>
      <w:r w:rsidR="00AB6FA4" w:rsidRPr="00FC0EC4">
        <w:t>ll analyses in this report are based on data collected before 2004</w:t>
      </w:r>
      <w:r w:rsidR="003F2E0C">
        <w:t>).</w:t>
      </w:r>
      <w:r w:rsidR="004017B1">
        <w:t xml:space="preserve"> The study spec</w:t>
      </w:r>
      <w:r w:rsidR="00A56A92">
        <w:t>i</w:t>
      </w:r>
      <w:r w:rsidR="004017B1">
        <w:t>es</w:t>
      </w:r>
      <w:r w:rsidR="003F2E0C">
        <w:t xml:space="preserve"> </w:t>
      </w:r>
      <w:r w:rsidR="004017B1">
        <w:t>is</w:t>
      </w:r>
      <w:r w:rsidR="00FC0EC4" w:rsidRPr="00FC0EC4">
        <w:t xml:space="preserve"> </w:t>
      </w:r>
      <w:r w:rsidR="004017B1" w:rsidRPr="002C19E8">
        <w:t>Eurasian perch (</w:t>
      </w:r>
      <w:proofErr w:type="spellStart"/>
      <w:r w:rsidR="004017B1" w:rsidRPr="002C19E8">
        <w:rPr>
          <w:i/>
        </w:rPr>
        <w:t>Perca</w:t>
      </w:r>
      <w:proofErr w:type="spellEnd"/>
      <w:r w:rsidR="004017B1" w:rsidRPr="002C19E8">
        <w:rPr>
          <w:i/>
        </w:rPr>
        <w:t xml:space="preserve"> </w:t>
      </w:r>
      <w:proofErr w:type="spellStart"/>
      <w:r w:rsidR="004017B1" w:rsidRPr="002C19E8">
        <w:rPr>
          <w:i/>
        </w:rPr>
        <w:t>fluviatilis</w:t>
      </w:r>
      <w:proofErr w:type="spellEnd"/>
      <w:r w:rsidR="004017B1" w:rsidRPr="002C19E8">
        <w:t>)</w:t>
      </w:r>
      <w:r w:rsidR="004017B1">
        <w:t>, henceforth only perch,</w:t>
      </w:r>
      <w:r w:rsidR="004017B1" w:rsidRPr="002C19E8">
        <w:t xml:space="preserve"> </w:t>
      </w:r>
      <w:r w:rsidR="000D1E46">
        <w:t xml:space="preserve">which </w:t>
      </w:r>
      <w:r w:rsidR="004017B1" w:rsidRPr="002C19E8">
        <w:t xml:space="preserve">is a </w:t>
      </w:r>
      <w:r w:rsidR="00025A5F">
        <w:t xml:space="preserve">widely distributed and common </w:t>
      </w:r>
      <w:r w:rsidR="004017B1" w:rsidRPr="002C19E8">
        <w:t xml:space="preserve">predatory freshwater </w:t>
      </w:r>
      <w:r w:rsidR="00DA2EAD">
        <w:t xml:space="preserve">native to Europe and </w:t>
      </w:r>
      <w:r w:rsidR="004C3ABF">
        <w:t>northern</w:t>
      </w:r>
      <w:r w:rsidR="00DA2EAD">
        <w:t xml:space="preserve"> Asia. </w:t>
      </w:r>
    </w:p>
    <w:p w14:paraId="6D0F453C" w14:textId="77777777" w:rsidR="00A37599" w:rsidRDefault="00A37599" w:rsidP="00A37599">
      <w:pPr>
        <w:spacing w:line="480" w:lineRule="auto"/>
        <w:contextualSpacing/>
        <w:jc w:val="both"/>
        <w:rPr>
          <w:i/>
          <w:iCs/>
        </w:rPr>
      </w:pPr>
    </w:p>
    <w:p w14:paraId="2B1B7E40" w14:textId="58C7337E" w:rsidR="00A37599" w:rsidRPr="005740FE" w:rsidRDefault="00A37599" w:rsidP="00A37599">
      <w:pPr>
        <w:spacing w:line="480" w:lineRule="auto"/>
        <w:contextualSpacing/>
        <w:jc w:val="both"/>
        <w:rPr>
          <w:i/>
          <w:iCs/>
        </w:rPr>
      </w:pPr>
      <w:r w:rsidRPr="005740FE">
        <w:rPr>
          <w:i/>
          <w:iCs/>
        </w:rPr>
        <w:t>Data</w:t>
      </w:r>
    </w:p>
    <w:p w14:paraId="6441945A" w14:textId="438851A0" w:rsidR="00BC7E77" w:rsidRDefault="0099224B" w:rsidP="00A37599">
      <w:pPr>
        <w:spacing w:line="480" w:lineRule="auto"/>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p>
    <w:p w14:paraId="06E03FAC" w14:textId="2E6D5DB8" w:rsidR="00FC0EC4" w:rsidRDefault="00D251C2" w:rsidP="0061011E">
      <w:pPr>
        <w:spacing w:line="480" w:lineRule="auto"/>
        <w:ind w:firstLine="284"/>
        <w:jc w:val="both"/>
      </w:pPr>
      <w:r>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w:t>
      </w:r>
      <w:r w:rsidR="00FC0EC4" w:rsidRPr="00FC0EC4">
        <w:lastRenderedPageBreak/>
        <w:t>fishing events with disturbance affecting the catch (</w:t>
      </w:r>
      <w:r w:rsidR="00A37599" w:rsidRPr="00FC0EC4">
        <w:t>e.g.,</w:t>
      </w:r>
      <w:r w:rsidR="00FC0EC4" w:rsidRPr="00FC0EC4">
        <w:t xml:space="preserve"> seal damage, strong algal growth on 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0"/>
      <w:r w:rsidR="006A58FC">
        <w:rPr>
          <w:lang w:val="en-GB"/>
        </w:rPr>
        <w:t>.</w:t>
      </w:r>
      <w:commentRangeEnd w:id="10"/>
      <w:r w:rsidR="00E75D57">
        <w:rPr>
          <w:rStyle w:val="CommentReference"/>
        </w:rPr>
        <w:commentReference w:id="10"/>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commentRangeStart w:id="11"/>
      <w:r w:rsidRPr="005740FE">
        <w:rPr>
          <w:i/>
          <w:iCs/>
        </w:rPr>
        <w:t>Statistical Analysis</w:t>
      </w:r>
      <w:commentRangeEnd w:id="11"/>
      <w:r w:rsidR="00DA08A5">
        <w:rPr>
          <w:rStyle w:val="CommentReference"/>
        </w:rPr>
        <w:commentReference w:id="11"/>
      </w:r>
    </w:p>
    <w:p w14:paraId="242DB5FE" w14:textId="43EE8323" w:rsidR="00021A78" w:rsidRDefault="00C60857" w:rsidP="008F1650">
      <w:pPr>
        <w:spacing w:line="480" w:lineRule="auto"/>
        <w:contextualSpacing/>
        <w:jc w:val="both"/>
      </w:pPr>
      <w:r>
        <w:t xml:space="preserve">The differences in 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t>First,</w:t>
      </w:r>
      <w:r w:rsidR="00777353">
        <w:t xml:space="preserve"> we </w:t>
      </w:r>
      <w:r w:rsidR="00777353">
        <w:lastRenderedPageBreak/>
        <w:t xml:space="preserve">describe </w:t>
      </w:r>
      <w:r w:rsidR="00404D8A">
        <w:t>each statistical model</w:t>
      </w:r>
      <w:r w:rsidR="007024C9">
        <w:t xml:space="preserve"> and then we </w:t>
      </w:r>
      <w:r w:rsidR="00075970">
        <w:t>provide details of model fitting, model diagnostics and comparison</w:t>
      </w:r>
      <w:r w:rsidR="00E9234F">
        <w:t>.</w:t>
      </w:r>
    </w:p>
    <w:p w14:paraId="2B704AEA" w14:textId="41FE2A60" w:rsidR="009A45E0" w:rsidRDefault="00A06111" w:rsidP="0056677B">
      <w:pPr>
        <w:spacing w:line="480" w:lineRule="auto"/>
        <w:ind w:firstLine="284"/>
        <w:contextualSpacing/>
        <w:jc w:val="both"/>
      </w:pPr>
      <w:r>
        <w:t>To evaluate differences in size-at-age and asymptotic size, we fit</w:t>
      </w:r>
      <w:r w:rsidR="0056677B">
        <w:t xml:space="preserve"> </w:t>
      </w:r>
      <w:r w:rsidR="00682098">
        <w:t>t</w:t>
      </w:r>
      <w:r w:rsidR="0056677B">
        <w:t xml:space="preserve">he von Bertalanffy growth equation (VBGE) describing </w:t>
      </w:r>
      <w:r w:rsidR="00C167F2">
        <w:t>length as a function of ag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t>simpler</w:t>
      </w:r>
      <w:r w:rsidR="00F46185">
        <w:t xml:space="preserve"> model and not have to account for </w:t>
      </w:r>
      <w:r w:rsidR="00657FCB">
        <w:t xml:space="preserve">parameters varying within individuals as well as cohorts </w:t>
      </w:r>
      <w:r w:rsidR="00C34489">
        <w:t>(mean sample size per individual is ~5)</w:t>
      </w:r>
      <w:r w:rsidR="00AF353B">
        <w:t>.</w:t>
      </w:r>
      <w:r w:rsidR="004975E7">
        <w:t xml:space="preserve"> </w:t>
      </w:r>
      <w:r w:rsidR="003A4359">
        <w:t xml:space="preserve">To evaluate the support for </w:t>
      </w:r>
      <w:r w:rsidR="00B40DCA">
        <w:t xml:space="preserve">shared versus unique VBGE parameters for the two areas, </w:t>
      </w:r>
      <w:r w:rsidR="00914284">
        <w:t>we fit models with a dummy-coded area effect and eight combinations of shared and unique parameters</w:t>
      </w:r>
      <w:r w:rsidR="00A74168">
        <w:t>.</w:t>
      </w:r>
      <w:r w:rsidR="00BA47F4">
        <w:t xml:space="preserve"> We assumed length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BA47F4">
        <w:rPr>
          <w:rFonts w:eastAsiaTheme="minorEastAsia"/>
          <w:iCs/>
        </w:rPr>
        <w:t xml:space="preserve"> distribut</w:t>
      </w:r>
      <w:r w:rsidR="00BA47F4">
        <w:rPr>
          <w:rFonts w:eastAsiaTheme="minorEastAsia"/>
          <w:iCs/>
        </w:rPr>
        <w:t>ed</w:t>
      </w:r>
      <w:r w:rsidR="00BA47F4">
        <w:rPr>
          <w:rFonts w:eastAsiaTheme="minorEastAsia"/>
          <w:iCs/>
        </w:rPr>
        <w:t xml:space="preserve"> to account for extreme observations</w:t>
      </w:r>
      <w:r w:rsidR="00C71F83">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B009D4"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B009D4"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B009D4"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36D21628" w:rsidR="008C3839" w:rsidRDefault="00BA47F4" w:rsidP="003E0772">
      <w:pPr>
        <w:spacing w:line="480" w:lineRule="auto"/>
        <w:contextualSpacing/>
        <w:jc w:val="both"/>
        <w:rPr>
          <w:rFonts w:eastAsiaTheme="minorEastAsia"/>
        </w:rPr>
      </w:pPr>
      <w:r>
        <w:rPr>
          <w:rFonts w:eastAsiaTheme="minorEastAsia"/>
        </w:rPr>
        <w:t>w</w:t>
      </w:r>
      <w:r w:rsidR="005012ED">
        <w:rPr>
          <w:rFonts w:eastAsiaTheme="minorEastAsia"/>
        </w:rPr>
        <w:t>here</w:t>
      </w:r>
      <w:r>
        <w:rPr>
          <w:rFonts w:eastAsiaTheme="minorEastAsia"/>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w:t>
      </w:r>
      <w:r w:rsidR="001E3030">
        <w:rPr>
          <w:rFonts w:eastAsiaTheme="minorEastAsia"/>
        </w:rPr>
        <w:lastRenderedPageBreak/>
        <w:t xml:space="preserve">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w:t>
      </w:r>
      <w:r w:rsidR="00616740">
        <w:rPr>
          <w:rFonts w:eastAsiaTheme="minorEastAsia"/>
          <w:iCs/>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w:t>
      </w:r>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4D32B359" w:rsidR="00586A4A" w:rsidRDefault="008019D5" w:rsidP="00563AAD">
      <w:pPr>
        <w:spacing w:line="480" w:lineRule="auto"/>
        <w:ind w:firstLine="284"/>
        <w:contextualSpacing/>
        <w:jc w:val="both"/>
      </w:pPr>
      <w:r>
        <w:rPr>
          <w:rFonts w:eastAsiaTheme="minorEastAsia"/>
        </w:rPr>
        <w:t xml:space="preserve">We also compared how growth scales with size in the two areas,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w:t>
      </w:r>
      <w:proofErr w:type="gramStart"/>
      <w:r w:rsidR="00A171F5">
        <w:t>in order to</w:t>
      </w:r>
      <w:proofErr w:type="gramEnd"/>
      <w:r w:rsidR="00A171F5">
        <w:t xml:space="preserve">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55709F"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m:t>
              </m:r>
              <m:r>
                <w:rPr>
                  <w:rFonts w:ascii="Cambria Math" w:eastAsiaTheme="minorEastAsia" w:hAnsi="Cambria Math"/>
                </w:rPr>
                <m:t>4</m:t>
              </m:r>
              <m:r>
                <w:rPr>
                  <w:rFonts w:ascii="Cambria Math" w:eastAsiaTheme="minorEastAsia" w:hAnsi="Cambria Math"/>
                </w:rPr>
                <m:t>)</m:t>
              </m:r>
            </m:e>
          </m:eqArr>
        </m:oMath>
      </m:oMathPara>
    </w:p>
    <w:p w14:paraId="01FCA3CA" w14:textId="61F16EF2" w:rsidR="0055709F" w:rsidRPr="008F06C1" w:rsidRDefault="0055709F"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m:t>
                  </m:r>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m:t>
              </m:r>
              <m:r>
                <w:rPr>
                  <w:rFonts w:ascii="Cambria Math" w:eastAsiaTheme="minorEastAsia" w:hAnsi="Cambria Math"/>
                </w:rPr>
                <m:t>#(</m:t>
              </m:r>
              <m:r>
                <w:rPr>
                  <w:rFonts w:ascii="Cambria Math" w:eastAsiaTheme="minorEastAsia" w:hAnsi="Cambria Math"/>
                </w:rPr>
                <m:t>5</m:t>
              </m:r>
              <m:r>
                <w:rPr>
                  <w:rFonts w:ascii="Cambria Math" w:eastAsiaTheme="minorEastAsia" w:hAnsi="Cambria Math"/>
                </w:rPr>
                <m:t>)</m:t>
              </m:r>
            </m:e>
          </m:eqArr>
        </m:oMath>
      </m:oMathPara>
    </w:p>
    <w:p w14:paraId="44EFAFDE" w14:textId="3E196534" w:rsidR="00FF31EC" w:rsidRPr="001A4D2B" w:rsidRDefault="001A4D2B"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r>
                            <w:rPr>
                              <w:rFonts w:ascii="Cambria Math" w:eastAsiaTheme="minorEastAsia" w:hAnsi="Cambria Math"/>
                            </w:rPr>
                            <m:t>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r>
                            <w:rPr>
                              <w:rFonts w:ascii="Cambria Math" w:eastAsiaTheme="minorEastAsia" w:hAnsi="Cambria Math"/>
                            </w:rPr>
                            <m:t>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1A4D2B"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m:t>
                  </m:r>
                  <m:r>
                    <w:rPr>
                      <w:rFonts w:ascii="Cambria Math" w:eastAsiaTheme="minorEastAsia" w:hAnsi="Cambria Math"/>
                    </w:rPr>
                    <m:t>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131987"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r>
                            <w:rPr>
                              <w:rFonts w:ascii="Cambria Math" w:eastAsiaTheme="minorEastAsia" w:hAnsi="Cambria Math"/>
                            </w:rPr>
                            <m:t>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r>
                            <w:rPr>
                              <w:rFonts w:ascii="Cambria Math" w:eastAsiaTheme="minorEastAsia" w:hAnsi="Cambria Math"/>
                            </w:rPr>
                            <m:t>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m:t>
              </m:r>
              <m:r>
                <w:rPr>
                  <w:rFonts w:ascii="Cambria Math" w:eastAsiaTheme="minorEastAsia" w:hAnsi="Cambria Math"/>
                </w:rPr>
                <m:t>=1</m:t>
              </m:r>
              <m:r>
                <w:rPr>
                  <w:rFonts w:ascii="Cambria Math" w:eastAsiaTheme="minorEastAsia" w:hAnsi="Cambria Math"/>
                </w:rPr>
                <m:t>981</m:t>
              </m:r>
              <m:r>
                <w:rPr>
                  <w:rFonts w:ascii="Cambria Math" w:eastAsiaTheme="minorEastAsia" w:hAnsi="Cambria Math"/>
                </w:rPr>
                <m:t>,…,</m:t>
              </m:r>
              <m:r>
                <w:rPr>
                  <w:rFonts w:ascii="Cambria Math" w:eastAsiaTheme="minorEastAsia" w:hAnsi="Cambria Math"/>
                </w:rPr>
                <m:t>2003</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131987"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m:t>
                  </m:r>
                  <m:r>
                    <w:rPr>
                      <w:rFonts w:ascii="Cambria Math" w:eastAsiaTheme="minorEastAsia" w:hAnsi="Cambria Math"/>
                    </w:rPr>
                    <m:t>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m:t>
              </m:r>
              <m:r>
                <w:rPr>
                  <w:rFonts w:ascii="Cambria Math" w:eastAsiaTheme="minorEastAsia" w:hAnsi="Cambria Math"/>
                </w:rPr>
                <m:t>=</m:t>
              </m:r>
              <m:r>
                <w:rPr>
                  <w:rFonts w:ascii="Cambria Math" w:eastAsiaTheme="minorEastAsia" w:hAnsi="Cambria Math"/>
                </w:rPr>
                <m:t>1981</m:t>
              </m:r>
              <m:r>
                <w:rPr>
                  <w:rFonts w:ascii="Cambria Math" w:eastAsiaTheme="minorEastAsia" w:hAnsi="Cambria Math"/>
                </w:rPr>
                <m:t>,…,</m:t>
              </m:r>
              <m:r>
                <w:rPr>
                  <w:rFonts w:ascii="Cambria Math" w:eastAsiaTheme="minorEastAsia" w:hAnsi="Cambria Math"/>
                </w:rPr>
                <m:t>2003</m:t>
              </m:r>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lastRenderedPageBreak/>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m:t>
        </m:r>
        <m:r>
          <w:rPr>
            <w:rFonts w:ascii="Cambria Math" w:eastAsiaTheme="minorEastAsia" w:hAnsi="Cambria Math"/>
          </w:rPr>
          <m:t>-1.5</m:t>
        </m:r>
        <m:r>
          <w:rPr>
            <w:rFonts w:ascii="Cambria Math" w:eastAsiaTheme="minorEastAsia" w:hAnsi="Cambria Math"/>
          </w:rPr>
          <m:t xml:space="preserve">, </m:t>
        </m:r>
        <m:r>
          <w:rPr>
            <w:rFonts w:ascii="Cambria Math" w:eastAsiaTheme="minorEastAsia" w:hAnsi="Cambria Math"/>
          </w:rPr>
          <m:t>1</m:t>
        </m:r>
        <m:r>
          <w:rPr>
            <w:rFonts w:ascii="Cambria Math" w:eastAsiaTheme="minorEastAsia" w:hAnsi="Cambria Math"/>
          </w:rPr>
          <m:t>)</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w:t>
      </w:r>
      <w:r w:rsidR="00591FD9">
        <w:rPr>
          <w:rFonts w:eastAsiaTheme="minorEastAsia"/>
        </w:rPr>
        <w:t>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4A206B"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r>
                <w:rPr>
                  <w:rFonts w:ascii="Cambria Math" w:eastAsiaTheme="minorEastAsia" w:hAnsi="Cambria Math"/>
                </w:rPr>
                <m:t>0</m:t>
              </m:r>
              <m:r>
                <w:rPr>
                  <w:rFonts w:ascii="Cambria Math" w:eastAsiaTheme="minorEastAsia" w:hAnsi="Cambria Math"/>
                </w:rPr>
                <m:t>)</m:t>
              </m:r>
            </m:e>
          </m:eqArr>
        </m:oMath>
      </m:oMathPara>
    </w:p>
    <w:commentRangeStart w:id="12"/>
    <w:p w14:paraId="44B4B1A2" w14:textId="627A7BB6" w:rsidR="004A206B" w:rsidRPr="008F06C1" w:rsidRDefault="004A206B"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m:t>
              </m:r>
              <m:r>
                <w:rPr>
                  <w:rFonts w:ascii="Cambria Math" w:eastAsiaTheme="minorEastAsia" w:hAnsi="Cambria Math"/>
                </w:rPr>
                <m:t>age</m:t>
              </m:r>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r>
                <w:rPr>
                  <w:rFonts w:ascii="Cambria Math" w:eastAsiaTheme="minorEastAsia" w:hAnsi="Cambria Math"/>
                </w:rPr>
                <m:t>#(</m:t>
              </m:r>
              <m:r>
                <w:rPr>
                  <w:rFonts w:ascii="Cambria Math" w:eastAsiaTheme="minorEastAsia" w:hAnsi="Cambria Math"/>
                </w:rPr>
                <m:t>11</m:t>
              </m:r>
              <m:r>
                <w:rPr>
                  <w:rFonts w:ascii="Cambria Math" w:eastAsiaTheme="minorEastAsia" w:hAnsi="Cambria Math"/>
                </w:rPr>
                <m:t>)</m:t>
              </m:r>
            </m:e>
          </m:eqArr>
          <w:commentRangeEnd w:id="12"/>
          <m:r>
            <m:rPr>
              <m:sty m:val="p"/>
            </m:rPr>
            <w:rPr>
              <w:rStyle w:val="CommentReference"/>
            </w:rPr>
            <w:commentReference w:id="12"/>
          </m:r>
        </m:oMath>
      </m:oMathPara>
    </w:p>
    <w:p w14:paraId="630F660C" w14:textId="545F4060" w:rsidR="004A206B" w:rsidRPr="00894076" w:rsidRDefault="004A206B"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r>
                              <w:rPr>
                                <w:rFonts w:ascii="Cambria Math" w:eastAsiaTheme="minorEastAsia" w:hAnsi="Cambria Math"/>
                              </w:rPr>
                              <m:t>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r>
                              <w:rPr>
                                <w:rFonts w:ascii="Cambria Math" w:eastAsiaTheme="minorEastAsia"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r>
                              <w:rPr>
                                <w:rFonts w:ascii="Cambria Math" w:eastAsiaTheme="minorEastAsia"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m:t>
              </m:r>
              <m:r>
                <w:rPr>
                  <w:rFonts w:ascii="Cambria Math" w:eastAsiaTheme="minorEastAsia" w:hAnsi="Cambria Math"/>
                </w:rPr>
                <m:t>12</m:t>
              </m:r>
              <m:r>
                <w:rPr>
                  <w:rFonts w:ascii="Cambria Math" w:eastAsiaTheme="minorEastAsia" w:hAnsi="Cambria Math"/>
                </w:rPr>
                <m:t>)</m:t>
              </m:r>
            </m:e>
          </m:eqArr>
        </m:oMath>
      </m:oMathPara>
    </w:p>
    <w:p w14:paraId="530CD38F" w14:textId="136BBDBC"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r>
              <w:rPr>
                <w:rFonts w:ascii="Cambria Math" w:eastAsiaTheme="minorEastAsia" w:hAnsi="Cambria Math"/>
              </w:rPr>
              <m:t>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r>
              <w:rPr>
                <w:rFonts w:ascii="Cambria Math" w:eastAsiaTheme="minorEastAsia" w:hAnsi="Cambria Math"/>
              </w:rPr>
              <m:t>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r>
              <w:rPr>
                <w:rFonts w:ascii="Cambria Math" w:eastAsiaTheme="minorEastAsia" w:hAnsi="Cambria Math"/>
              </w:rPr>
              <m:t>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year </w:t>
      </w:r>
      <w:r w:rsidR="00060EE4">
        <w:rPr>
          <w:rFonts w:eastAsiaTheme="minorEastAsia"/>
        </w:rPr>
        <w:t>(</w:t>
      </w:r>
      <w:r w:rsidR="00060EE4">
        <w:rPr>
          <w:rFonts w:eastAsiaTheme="minorEastAsia"/>
        </w:rPr>
        <w:t xml:space="preserve">for </w:t>
      </w:r>
      <w:r w:rsidR="00060EE4">
        <w:rPr>
          <w:rFonts w:eastAsiaTheme="minorEastAsia"/>
        </w:rPr>
        <w:t>years</w:t>
      </w:r>
      <w:r w:rsidR="00060EE4">
        <w:rPr>
          <w:rFonts w:eastAsiaTheme="minorEastAsia"/>
        </w:rPr>
        <w:t xml:space="preserve"> </w:t>
      </w:r>
      <m:oMath>
        <m:r>
          <w:rPr>
            <w:rFonts w:ascii="Cambria Math" w:eastAsiaTheme="minorEastAsia" w:hAnsi="Cambria Math"/>
          </w:rPr>
          <m:t>j=198</m:t>
        </m:r>
        <m:r>
          <w:rPr>
            <w:rFonts w:ascii="Cambria Math" w:eastAsiaTheme="minorEastAsia" w:hAnsi="Cambria Math"/>
          </w:rPr>
          <m:t>7</m:t>
        </m:r>
        <m:r>
          <w:rPr>
            <w:rFonts w:ascii="Cambria Math" w:eastAsiaTheme="minorEastAsia" w:hAnsi="Cambria Math"/>
          </w:rPr>
          <m:t>,</m:t>
        </m:r>
        <m:r>
          <w:rPr>
            <w:rFonts w:ascii="Cambria Math" w:eastAsiaTheme="minorEastAsia" w:hAnsi="Cambria Math"/>
          </w:rPr>
          <m:t>…, 2003</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r>
                  <w:rPr>
                    <w:rFonts w:ascii="Cambria Math" w:eastAsiaTheme="minorEastAsia" w:hAnsi="Cambria Math"/>
                  </w:rPr>
                  <m:t>,…,3</m:t>
                </m:r>
                <m:r>
                  <w:rPr>
                    <w:rFonts w:ascii="Cambria Math" w:eastAsiaTheme="minorEastAsia" w:hAnsi="Cambria Math"/>
                  </w:rPr>
                  <m:t>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w:t>
      </w:r>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112FFBB2"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A937CE">
        <w:rPr>
          <w:rFonts w:eastAsiaTheme="minorEastAsia"/>
        </w:rPr>
        <w:t>The s</w:t>
      </w:r>
      <w:r w:rsidR="001770A7">
        <w:rPr>
          <w:rFonts w:eastAsiaTheme="minorEastAsia"/>
        </w:rPr>
        <w:t>ize-spectrum</w:t>
      </w:r>
      <w:r w:rsidR="00A60678">
        <w:rPr>
          <w:rFonts w:eastAsiaTheme="minorEastAsia"/>
        </w:rPr>
        <w:t>, or the individual size-distribution,</w:t>
      </w:r>
      <w:r w:rsidR="001770A7">
        <w:rPr>
          <w:rFonts w:eastAsiaTheme="minorEastAsia"/>
        </w:rPr>
        <w:t xml:space="preserve"> </w:t>
      </w:r>
      <w:r w:rsidR="00580659">
        <w:rPr>
          <w:rFonts w:eastAsiaTheme="minorEastAsia"/>
        </w:rPr>
        <w:t xml:space="preserve">is the relationship between number of individuals in a </w:t>
      </w:r>
      <w:r w:rsidR="00DA2038">
        <w:rPr>
          <w:rFonts w:eastAsiaTheme="minorEastAsia"/>
        </w:rPr>
        <w:t xml:space="preserve">body-size class and the </w:t>
      </w:r>
      <w:r w:rsidR="009B193C">
        <w:rPr>
          <w:rFonts w:eastAsiaTheme="minorEastAsia"/>
        </w:rPr>
        <w:t xml:space="preserve">average </w:t>
      </w:r>
      <w:r w:rsidR="00DA2038">
        <w:rPr>
          <w:rFonts w:eastAsiaTheme="minorEastAsia"/>
        </w:rPr>
        <w:t>size of that class</w:t>
      </w:r>
      <w:r w:rsidR="00591EE6">
        <w:rPr>
          <w:rFonts w:eastAsiaTheme="minorEastAsia"/>
        </w:rPr>
        <w:t xml:space="preserve">, and the </w:t>
      </w:r>
      <w:r w:rsidR="00EE33CA">
        <w:rPr>
          <w:rFonts w:eastAsiaTheme="minorEastAsia"/>
        </w:rPr>
        <w:t>size-spectrum slope</w:t>
      </w:r>
      <w:r w:rsidR="008E0EA7">
        <w:rPr>
          <w:rFonts w:eastAsiaTheme="minorEastAsia"/>
        </w:rPr>
        <w:t xml:space="preserve"> (</w:t>
      </w:r>
      <m:oMath>
        <m:r>
          <w:rPr>
            <w:rFonts w:ascii="Cambria Math" w:eastAsiaTheme="minorEastAsia" w:hAnsi="Cambria Math"/>
          </w:rPr>
          <m:t>b</m:t>
        </m:r>
      </m:oMath>
      <w:r w:rsidR="008E0EA7">
        <w:rPr>
          <w:rFonts w:eastAsiaTheme="minorEastAsia"/>
        </w:rPr>
        <w:t>)</w:t>
      </w:r>
      <w:r w:rsidR="00EE33CA">
        <w:rPr>
          <w:rFonts w:eastAsiaTheme="minorEastAsia"/>
        </w:rPr>
        <w:t xml:space="preserve"> is the </w:t>
      </w:r>
      <w:r w:rsidR="00A94908">
        <w:rPr>
          <w:rFonts w:eastAsiaTheme="minorEastAsia"/>
        </w:rPr>
        <w:t>often-linear</w:t>
      </w:r>
      <w:r w:rsidR="00535995">
        <w:rPr>
          <w:rFonts w:eastAsiaTheme="minorEastAsia"/>
        </w:rPr>
        <w:t xml:space="preserve"> relationship between the two variables on a log-log scale</w:t>
      </w:r>
      <w:r w:rsidR="00F943A5">
        <w:rPr>
          <w:rFonts w:eastAsiaTheme="minorEastAsia"/>
        </w:rPr>
        <w:t xml:space="preserve"> </w:t>
      </w:r>
      <w:r w:rsidR="000E3AA6">
        <w:rPr>
          <w:rFonts w:eastAsiaTheme="minorEastAsia"/>
        </w:rPr>
        <w:fldChar w:fldCharType="begin"/>
      </w:r>
      <w:r w:rsidR="000E3AA6">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sidR="000E3AA6">
        <w:rPr>
          <w:rFonts w:eastAsiaTheme="minorEastAsia"/>
        </w:rPr>
        <w:fldChar w:fldCharType="separate"/>
      </w:r>
      <w:r w:rsidR="000E3AA6" w:rsidRPr="000E3AA6">
        <w:rPr>
          <w:lang w:val="en-GB"/>
        </w:rPr>
        <w:t xml:space="preserve">(White </w:t>
      </w:r>
      <w:r w:rsidR="000E3AA6" w:rsidRPr="000E3AA6">
        <w:rPr>
          <w:i/>
          <w:iCs/>
          <w:lang w:val="en-GB"/>
        </w:rPr>
        <w:t>et al.</w:t>
      </w:r>
      <w:r w:rsidR="000E3AA6" w:rsidRPr="000E3AA6">
        <w:rPr>
          <w:lang w:val="en-GB"/>
        </w:rPr>
        <w:t xml:space="preserve"> 2007; Edwards </w:t>
      </w:r>
      <w:r w:rsidR="000E3AA6" w:rsidRPr="000E3AA6">
        <w:rPr>
          <w:i/>
          <w:iCs/>
          <w:lang w:val="en-GB"/>
        </w:rPr>
        <w:t>et al.</w:t>
      </w:r>
      <w:r w:rsidR="000E3AA6" w:rsidRPr="000E3AA6">
        <w:rPr>
          <w:lang w:val="en-GB"/>
        </w:rPr>
        <w:t xml:space="preserve"> 2017)</w:t>
      </w:r>
      <w:r w:rsidR="000E3AA6">
        <w:rPr>
          <w:rFonts w:eastAsiaTheme="minorEastAsia"/>
        </w:rPr>
        <w:fldChar w:fldCharType="end"/>
      </w:r>
      <w:r w:rsidR="00535995">
        <w:rPr>
          <w:rFonts w:eastAsiaTheme="minorEastAsia"/>
        </w:rPr>
        <w:t>.</w:t>
      </w:r>
      <w:r w:rsidR="00D61480">
        <w:rPr>
          <w:rFonts w:eastAsiaTheme="minorEastAsia"/>
        </w:rPr>
        <w:t xml:space="preserve"> </w:t>
      </w:r>
      <w:r w:rsidR="00A94908">
        <w:rPr>
          <w:rFonts w:eastAsiaTheme="minorEastAsia"/>
        </w:rPr>
        <w:t xml:space="preserve">Hence it implicitly </w:t>
      </w:r>
      <w:r w:rsidR="00F23DCA">
        <w:rPr>
          <w:rFonts w:eastAsiaTheme="minorEastAsia"/>
        </w:rPr>
        <w:t xml:space="preserve">captures </w:t>
      </w:r>
      <w:r w:rsidR="00014BDA">
        <w:rPr>
          <w:rFonts w:eastAsiaTheme="minorEastAsia"/>
        </w:rPr>
        <w:t>ecological processes such as body growth</w:t>
      </w:r>
      <w:r w:rsidR="00F7643E">
        <w:rPr>
          <w:rFonts w:eastAsiaTheme="minorEastAsia"/>
        </w:rPr>
        <w:t xml:space="preserve">, </w:t>
      </w:r>
      <w:r w:rsidR="00014BDA">
        <w:rPr>
          <w:rFonts w:eastAsiaTheme="minorEastAsia"/>
        </w:rPr>
        <w:t>mortality</w:t>
      </w:r>
      <w:r w:rsidR="00F7643E">
        <w:rPr>
          <w:rFonts w:eastAsiaTheme="minorEastAsia"/>
        </w:rPr>
        <w:t xml:space="preserve"> and recruitment</w:t>
      </w:r>
      <w:r w:rsidR="00023514">
        <w:rPr>
          <w:rFonts w:eastAsiaTheme="minorEastAsia"/>
        </w:rPr>
        <w:t xml:space="preserve"> </w:t>
      </w:r>
      <w:r w:rsidR="000B0FB5">
        <w:rPr>
          <w:rFonts w:eastAsiaTheme="minorEastAsia"/>
        </w:rPr>
        <w:fldChar w:fldCharType="begin"/>
      </w:r>
      <w:r w:rsidR="000B0FB5">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0B0FB5">
        <w:rPr>
          <w:rFonts w:eastAsiaTheme="minorEastAsia"/>
        </w:rPr>
        <w:fldChar w:fldCharType="separate"/>
      </w:r>
      <w:r w:rsidR="000B0FB5" w:rsidRPr="000B0FB5">
        <w:rPr>
          <w:lang w:val="en-GB"/>
        </w:rPr>
        <w:t xml:space="preserve">(Blanchard </w:t>
      </w:r>
      <w:r w:rsidR="000B0FB5" w:rsidRPr="000B0FB5">
        <w:rPr>
          <w:i/>
          <w:iCs/>
          <w:lang w:val="en-GB"/>
        </w:rPr>
        <w:t>et al.</w:t>
      </w:r>
      <w:r w:rsidR="000B0FB5" w:rsidRPr="000B0FB5">
        <w:rPr>
          <w:lang w:val="en-GB"/>
        </w:rPr>
        <w:t xml:space="preserve"> 2017; Heneghan </w:t>
      </w:r>
      <w:r w:rsidR="000B0FB5" w:rsidRPr="000B0FB5">
        <w:rPr>
          <w:i/>
          <w:iCs/>
          <w:lang w:val="en-GB"/>
        </w:rPr>
        <w:t>et al.</w:t>
      </w:r>
      <w:r w:rsidR="000B0FB5" w:rsidRPr="000B0FB5">
        <w:rPr>
          <w:lang w:val="en-GB"/>
        </w:rPr>
        <w:t xml:space="preserve"> 2019)</w:t>
      </w:r>
      <w:r w:rsidR="000B0FB5">
        <w:rPr>
          <w:rFonts w:eastAsiaTheme="minorEastAsia"/>
        </w:rPr>
        <w:fldChar w:fldCharType="end"/>
      </w:r>
      <w:r w:rsidR="00014BDA">
        <w:rPr>
          <w:rFonts w:eastAsiaTheme="minorEastAsia"/>
        </w:rPr>
        <w:t xml:space="preserve">. </w:t>
      </w:r>
      <w:r w:rsidR="002329B5">
        <w:rPr>
          <w:rFonts w:eastAsiaTheme="minorEastAsia"/>
        </w:rPr>
        <w:t>T</w:t>
      </w:r>
      <w:r w:rsidR="00D61480">
        <w:rPr>
          <w:rFonts w:eastAsiaTheme="minorEastAsia"/>
        </w:rPr>
        <w:t>he size-spectrum</w:t>
      </w:r>
      <w:r w:rsidR="00FF7842">
        <w:rPr>
          <w:rFonts w:eastAsiaTheme="minorEastAsia"/>
        </w:rPr>
        <w:t xml:space="preserve"> </w:t>
      </w:r>
      <w:r w:rsidR="00D61480">
        <w:rPr>
          <w:rFonts w:eastAsiaTheme="minorEastAsia"/>
        </w:rPr>
        <w:t>slope</w:t>
      </w:r>
      <w:r w:rsidR="00DA2038">
        <w:rPr>
          <w:rFonts w:eastAsiaTheme="minorEastAsia"/>
        </w:rPr>
        <w:t xml:space="preserve"> </w:t>
      </w:r>
      <w:r w:rsidR="00FF7842">
        <w:rPr>
          <w:rFonts w:eastAsiaTheme="minorEastAsia"/>
        </w:rPr>
        <w:t xml:space="preserve">is a common </w:t>
      </w:r>
      <w:r w:rsidR="001770A7">
        <w:rPr>
          <w:rFonts w:eastAsiaTheme="minorEastAsia"/>
        </w:rPr>
        <w:t>ecosystem indicator</w:t>
      </w:r>
      <w:r w:rsidR="0044653B">
        <w:rPr>
          <w:rFonts w:eastAsiaTheme="minorEastAsia"/>
        </w:rPr>
        <w:t xml:space="preserve"> </w:t>
      </w:r>
      <w:r w:rsidR="0057497D">
        <w:rPr>
          <w:rFonts w:eastAsiaTheme="minorEastAsia"/>
        </w:rPr>
        <w:t xml:space="preserve">because of its responsiveness to fishing pressure and climate </w:t>
      </w:r>
      <w:r w:rsidR="00E50C2E">
        <w:rPr>
          <w:rFonts w:eastAsiaTheme="minorEastAsia"/>
        </w:rPr>
        <w:fldChar w:fldCharType="begin"/>
      </w:r>
      <w:r w:rsidR="00E50C2E">
        <w:rPr>
          <w:rFonts w:eastAsiaTheme="minorEastAsia"/>
        </w:rPr>
        <w:instrText xml:space="preserve"> ADDIN ZOTERO_ITEM CSL_CITATION {"citationID":"IBD6DRDg","properties":{"formattedCitation":"(Blanchard {\\i{}et al.} 2005; Piet &amp; Jennings 2005; Heneghan {\\i{}et al.} 2019)","plainCitation":"(Blanchard et al. 2005; Piet &amp; Jennings 2005; Heneghan et al. 2019)","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id":2860,"uris":["http://zotero.org/users/6116610/items/D94V69EQ"],"uri":["http://zotero.org/users/6116610/items/D94V69EQ"],"itemData":{"id":2860,"type":"article-journal","abstract":"Fish community metrics and diversity indices have often been proposed as indicators to support an Ecosystem Approach to Fisheries Management. The response of eight fish community indicators to spatio-temporal changes in fishing effort was studied by comparing the rate of change in (i) areas subject to different levels (high, medium, and low) of fishing effort and (ii) areas inside and outside a closed area (the plaice box) where management measures led to changes in fishing effort over time. Several indicators showed broadly consistent responses to fishing effort (slope of the biomass-size spectra, mean weight, and mean maximum length) while a range of biodiversity indices and biomass did not. The response of the indicators to spatio-temporal changes in fishing effort showed that, with the exception of the slope of the biomass-size spectra, none of the indicators reliably detected the effects of spatial management measures at the scales of time and space that were used for these analyses. While some of the size-based indicators we tested did provide evidence for fishing impacts on communities, the response of the indicators to fishing was not straightforward and may have depended on environmental conditions and historic fishing regimes. Therefore, the indicators would provide limited support for assessing the effects of short-term and small-scale management actions and must be applied with caution until we have an improved theoretical understanding of their response to fishing and the environment.","container-title":"ICES Journal of Marine Science","DOI":"10.1016/j.icesjms.2004.09.007","ISSN":"1054-3139","issue":"2","journalAbbreviation":"ICES Journal of Marine Science","page":"214-225","source":"Silverchair","title":"Response of potential fish community indicators to fishing","volume":"62","author":[{"family":"Piet","given":"G.J."},{"family":"Jennings","given":"S."}],"issued":{"date-parts":[["2005",1,1]]}}},{"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E50C2E">
        <w:rPr>
          <w:rFonts w:eastAsiaTheme="minorEastAsia"/>
        </w:rPr>
        <w:fldChar w:fldCharType="separate"/>
      </w:r>
      <w:r w:rsidR="00E50C2E" w:rsidRPr="00E50C2E">
        <w:rPr>
          <w:lang w:val="en-GB"/>
        </w:rPr>
        <w:t xml:space="preserve">(Blanchard </w:t>
      </w:r>
      <w:r w:rsidR="00E50C2E" w:rsidRPr="00E50C2E">
        <w:rPr>
          <w:i/>
          <w:iCs/>
          <w:lang w:val="en-GB"/>
        </w:rPr>
        <w:t>et al.</w:t>
      </w:r>
      <w:r w:rsidR="00E50C2E" w:rsidRPr="00E50C2E">
        <w:rPr>
          <w:lang w:val="en-GB"/>
        </w:rPr>
        <w:t xml:space="preserve"> 2005; Piet &amp; Jennings 2005; Heneghan </w:t>
      </w:r>
      <w:r w:rsidR="00E50C2E" w:rsidRPr="00E50C2E">
        <w:rPr>
          <w:i/>
          <w:iCs/>
          <w:lang w:val="en-GB"/>
        </w:rPr>
        <w:t>et al.</w:t>
      </w:r>
      <w:r w:rsidR="00E50C2E" w:rsidRPr="00E50C2E">
        <w:rPr>
          <w:lang w:val="en-GB"/>
        </w:rPr>
        <w:t xml:space="preserve"> 2019)</w:t>
      </w:r>
      <w:r w:rsidR="00E50C2E">
        <w:rPr>
          <w:rFonts w:eastAsiaTheme="minorEastAsia"/>
        </w:rPr>
        <w:fldChar w:fldCharType="end"/>
      </w:r>
      <w:r w:rsidR="00780A6A">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proofErr w:type="spellStart"/>
      <w:r w:rsidR="00641CAF" w:rsidRPr="00144942">
        <w:rPr>
          <w:rFonts w:eastAsiaTheme="minorEastAsia"/>
          <w:i/>
          <w:iCs/>
        </w:rPr>
        <w:t>MLEbin</w:t>
      </w:r>
      <w:proofErr w:type="spellEnd"/>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proofErr w:type="spellStart"/>
      <w:r w:rsidR="00641CAF" w:rsidRPr="005105BD">
        <w:rPr>
          <w:rFonts w:eastAsiaTheme="minorEastAsia"/>
          <w:i/>
          <w:iCs/>
        </w:rPr>
        <w:t>sizeSpectra</w:t>
      </w:r>
      <w:proofErr w:type="spellEnd"/>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6C0FB2"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m:t>
              </m:r>
              <m:r>
                <w:rPr>
                  <w:rFonts w:ascii="Cambria Math" w:eastAsiaTheme="minorEastAsia" w:hAnsi="Cambria Math"/>
                </w:rPr>
                <m:t>13</m:t>
              </m:r>
              <m:r>
                <w:rPr>
                  <w:rFonts w:ascii="Cambria Math" w:eastAsiaTheme="minorEastAsia" w:hAnsi="Cambria Math"/>
                </w:rPr>
                <m:t>)</m:t>
              </m:r>
            </m:e>
          </m:eqArr>
        </m:oMath>
      </m:oMathPara>
    </w:p>
    <w:p w14:paraId="6877542C" w14:textId="37E1B868" w:rsidR="006C0FB2" w:rsidRPr="008F06C1" w:rsidRDefault="006C0FB2"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r>
                <w:rPr>
                  <w:rFonts w:ascii="Cambria Math" w:eastAsiaTheme="minorEastAsia" w:hAnsi="Cambria Math"/>
                </w:rPr>
                <m:t>yea</m:t>
              </m:r>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r>
                <w:rPr>
                  <w:rFonts w:ascii="Cambria Math" w:eastAsiaTheme="minorEastAsia" w:hAnsi="Cambria Math"/>
                </w:rPr>
                <m:t>year</m:t>
              </m:r>
              <m:r>
                <w:rPr>
                  <w:rFonts w:ascii="Cambria Math" w:eastAsiaTheme="minorEastAsia" w:hAnsi="Cambria Math"/>
                </w:rPr>
                <m:t>×</m:t>
              </m:r>
              <m:r>
                <w:rPr>
                  <w:rFonts w:ascii="Cambria Math" w:eastAsiaTheme="minorEastAsia" w:hAnsi="Cambria Math"/>
                </w:rPr>
                <m:t>are</m:t>
              </m:r>
              <m:r>
                <w:rPr>
                  <w:rFonts w:ascii="Cambria Math" w:eastAsiaTheme="minorEastAsia" w:hAnsi="Cambria Math"/>
                </w:rPr>
                <m:t>a</m:t>
              </m:r>
              <m:r>
                <w:rPr>
                  <w:rFonts w:ascii="Cambria Math" w:eastAsiaTheme="minorEastAsia" w:hAnsi="Cambria Math"/>
                </w:rPr>
                <m:t>)</m:t>
              </m:r>
              <m:r>
                <w:rPr>
                  <w:rFonts w:ascii="Cambria Math" w:eastAsiaTheme="minorEastAsia" w:hAnsi="Cambria Math"/>
                </w:rPr>
                <m:t>#(</m:t>
              </m:r>
              <m:r>
                <w:rPr>
                  <w:rFonts w:ascii="Cambria Math" w:eastAsiaTheme="minorEastAsia" w:hAnsi="Cambria Math"/>
                </w:rPr>
                <m:t>14</m:t>
              </m:r>
              <m:r>
                <w:rPr>
                  <w:rFonts w:ascii="Cambria Math" w:eastAsiaTheme="minorEastAsia" w:hAnsi="Cambria Math"/>
                </w:rPr>
                <m:t>)</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w:t>
      </w:r>
      <w:r w:rsidR="00D0024F">
        <w:rPr>
          <w:rFonts w:eastAsiaTheme="minorEastAsia"/>
          <w:iCs/>
        </w:rPr>
        <w:lastRenderedPageBreak/>
        <w:t>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0</m:t>
        </m:r>
        <m:r>
          <w:rPr>
            <w:rFonts w:ascii="Cambria Math" w:eastAsiaTheme="minorEastAsia" w:hAnsi="Cambria Math"/>
          </w:rPr>
          <m:t>,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proofErr w:type="spellStart"/>
      <w:r w:rsidR="00852E2C">
        <w:t>We</w:t>
      </w:r>
      <w:proofErr w:type="spellEnd"/>
      <w:r w:rsidR="00852E2C">
        <w:t xml:space="preserve"> used 3 chains</w:t>
      </w:r>
      <w:r w:rsidR="003E5277">
        <w:t xml:space="preserve"> and 4000 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data 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358FA285" w14:textId="46A04167" w:rsidR="00E949B7" w:rsidRPr="00E02509" w:rsidRDefault="00E949B7" w:rsidP="00E949B7">
      <w:pPr>
        <w:pStyle w:val="Bibliography"/>
        <w:rPr>
          <w:lang w:val="en-GB"/>
        </w:rPr>
      </w:pP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lastRenderedPageBreak/>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3"/>
      <w:r w:rsidRPr="005740FE">
        <w:rPr>
          <w:sz w:val="28"/>
          <w:szCs w:val="28"/>
        </w:rPr>
        <w:t>Author Contributions</w:t>
      </w:r>
      <w:commentRangeEnd w:id="13"/>
      <w:r w:rsidR="00451F66">
        <w:rPr>
          <w:rStyle w:val="CommentReference"/>
        </w:rPr>
        <w:commentReference w:id="13"/>
      </w:r>
    </w:p>
    <w:p w14:paraId="1B598FF1" w14:textId="0BC4F34A" w:rsidR="0018125A" w:rsidRPr="005740FE" w:rsidRDefault="00E1424E" w:rsidP="00E1424E">
      <w:pPr>
        <w:spacing w:line="480" w:lineRule="auto"/>
        <w:contextualSpacing/>
        <w:jc w:val="both"/>
      </w:pPr>
      <w:r>
        <w:t>ML</w:t>
      </w:r>
      <w:r>
        <w:t xml:space="preserve">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4"/>
      <w:r w:rsidR="00F26127">
        <w:t xml:space="preserve">initial writing </w:t>
      </w:r>
      <w:commentRangeEnd w:id="14"/>
      <w:r w:rsidR="00F13D2D">
        <w:rPr>
          <w:rStyle w:val="CommentReference"/>
        </w:rPr>
        <w:commentReference w:id="14"/>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w:t>
      </w:r>
      <w:r>
        <w:t xml:space="preserve"> </w:t>
      </w:r>
      <w:r>
        <w:t>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8842551" w:rsidR="004F5665" w:rsidRDefault="004F5665"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571910E0" w14:textId="77A951C4" w:rsidR="004F5665" w:rsidRDefault="004F5665" w:rsidP="006147BB">
      <w:pPr>
        <w:spacing w:line="480" w:lineRule="auto"/>
        <w:contextualSpacing/>
        <w:jc w:val="both"/>
        <w:rPr>
          <w:sz w:val="28"/>
          <w:szCs w:val="28"/>
        </w:rPr>
      </w:pPr>
    </w:p>
    <w:p w14:paraId="35B2B7BA" w14:textId="243F2739" w:rsidR="004F5665" w:rsidRDefault="004F5665" w:rsidP="006147BB">
      <w:pPr>
        <w:spacing w:line="480" w:lineRule="auto"/>
        <w:contextualSpacing/>
        <w:jc w:val="both"/>
        <w:rPr>
          <w:sz w:val="28"/>
          <w:szCs w:val="28"/>
        </w:rPr>
      </w:pPr>
    </w:p>
    <w:p w14:paraId="25D08894" w14:textId="77777777" w:rsidR="004F5665" w:rsidRDefault="004F5665"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lastRenderedPageBreak/>
        <w:t>Figures</w:t>
      </w:r>
    </w:p>
    <w:p w14:paraId="39F72458" w14:textId="34A9AA4B" w:rsidR="0018125A" w:rsidRDefault="00CA3AD9" w:rsidP="009F0085">
      <w:pPr>
        <w:spacing w:line="480" w:lineRule="auto"/>
        <w:contextualSpacing/>
        <w:jc w:val="center"/>
        <w:rPr>
          <w:sz w:val="28"/>
          <w:szCs w:val="28"/>
        </w:rPr>
      </w:pPr>
      <w:r>
        <w:rPr>
          <w:noProof/>
          <w:sz w:val="28"/>
          <w:szCs w:val="28"/>
        </w:rPr>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52C9F08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1.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m:t>
            </m:r>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m:t>
            </m:r>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2632B431" w:rsidR="00542887" w:rsidRPr="00753B39" w:rsidRDefault="002F6831" w:rsidP="0003007D">
      <w:pPr>
        <w:spacing w:line="480" w:lineRule="auto"/>
        <w:contextualSpacing/>
        <w:jc w:val="both"/>
      </w:pPr>
      <w:r w:rsidRPr="00474536">
        <w:rPr>
          <w:b/>
          <w:bCs/>
        </w:rPr>
        <w:t>Fig. 2.</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59D88859" w:rsidR="00DF7AB0" w:rsidRDefault="009037C1" w:rsidP="00196D8F">
      <w:pPr>
        <w:contextualSpacing/>
        <w:jc w:val="center"/>
        <w:rPr>
          <w:sz w:val="28"/>
          <w:szCs w:val="28"/>
        </w:rPr>
      </w:pPr>
      <w:r>
        <w:rPr>
          <w:noProof/>
          <w:sz w:val="28"/>
          <w:szCs w:val="28"/>
        </w:rPr>
        <w:lastRenderedPageBreak/>
        <w:drawing>
          <wp:inline distT="0" distB="0" distL="0" distR="0" wp14:anchorId="62F3A25C" wp14:editId="07C1DC86">
            <wp:extent cx="5456690" cy="6428770"/>
            <wp:effectExtent l="0" t="0" r="444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547" t="2585" r="2227" b="2485"/>
                    <a:stretch/>
                  </pic:blipFill>
                  <pic:spPr bwMode="auto">
                    <a:xfrm>
                      <a:off x="0" y="0"/>
                      <a:ext cx="5457854" cy="6430141"/>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3226FD28" w:rsidR="00D11106" w:rsidRPr="007B403D" w:rsidRDefault="0090554C" w:rsidP="00551719">
      <w:pPr>
        <w:spacing w:line="480" w:lineRule="auto"/>
        <w:contextualSpacing/>
        <w:jc w:val="both"/>
        <w:rPr>
          <w:color w:val="000000" w:themeColor="text1"/>
        </w:rPr>
      </w:pPr>
      <w:r w:rsidRPr="009A06A4">
        <w:rPr>
          <w:b/>
          <w:bCs/>
        </w:rPr>
        <w:t xml:space="preserve">Fig. 3.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4B268797" w14:textId="7E337E4D" w:rsidR="0090554C" w:rsidRDefault="0090554C" w:rsidP="00E15694">
      <w:pPr>
        <w:contextualSpacing/>
        <w:jc w:val="both"/>
        <w:rPr>
          <w:sz w:val="28"/>
          <w:szCs w:val="28"/>
        </w:rPr>
      </w:pP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16F1BC68" w:rsidR="0018125A" w:rsidRPr="00C70CF8" w:rsidRDefault="008576BD" w:rsidP="00004EBC">
      <w:pPr>
        <w:spacing w:line="480" w:lineRule="auto"/>
        <w:contextualSpacing/>
        <w:jc w:val="both"/>
      </w:pPr>
      <w:r w:rsidRPr="00701F3A">
        <w:rPr>
          <w:b/>
          <w:bCs/>
        </w:rPr>
        <w:t xml:space="preserve">Fig. 4.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9" w:author="Max Lindmark" w:date="2021-09-28T16:14:00Z" w:initials="MOU">
    <w:p w14:paraId="1B801FD9" w14:textId="7F7EA655" w:rsidR="00C503B5" w:rsidRDefault="00C503B5">
      <w:pPr>
        <w:pStyle w:val="CommentText"/>
      </w:pPr>
      <w:r>
        <w:rPr>
          <w:rStyle w:val="CommentReference"/>
        </w:rPr>
        <w:annotationRef/>
      </w:r>
      <w:r>
        <w:t xml:space="preserve">Vi har nu 1900, men dessa </w:t>
      </w:r>
      <w:proofErr w:type="spellStart"/>
      <w:r>
        <w:t>räknas</w:t>
      </w:r>
      <w:proofErr w:type="spellEnd"/>
      <w:r>
        <w:t xml:space="preserve"> </w:t>
      </w:r>
      <w:proofErr w:type="spellStart"/>
      <w:r>
        <w:t>inte</w:t>
      </w:r>
      <w:proofErr w:type="spellEnd"/>
      <w:r>
        <w:t xml:space="preserve"> in I word count </w:t>
      </w:r>
      <w:proofErr w:type="spellStart"/>
      <w:r>
        <w:t>på</w:t>
      </w:r>
      <w:proofErr w:type="spellEnd"/>
      <w:r>
        <w:t xml:space="preserve"> 3500 (det </w:t>
      </w:r>
      <w:proofErr w:type="spellStart"/>
      <w:r>
        <w:t>är</w:t>
      </w:r>
      <w:proofErr w:type="spellEnd"/>
      <w:r>
        <w:t xml:space="preserve"> bara intro, </w:t>
      </w:r>
      <w:proofErr w:type="spellStart"/>
      <w:r>
        <w:t>resultat</w:t>
      </w:r>
      <w:proofErr w:type="spellEnd"/>
      <w:r>
        <w:t xml:space="preserve"> </w:t>
      </w:r>
      <w:proofErr w:type="spellStart"/>
      <w:r>
        <w:t>och</w:t>
      </w:r>
      <w:proofErr w:type="spellEnd"/>
      <w:r>
        <w:t xml:space="preserve"> </w:t>
      </w:r>
      <w:proofErr w:type="spellStart"/>
      <w:r>
        <w:t>diskussion</w:t>
      </w:r>
      <w:proofErr w:type="spellEnd"/>
      <w:r>
        <w:t xml:space="preserve"> </w:t>
      </w:r>
      <w:proofErr w:type="spellStart"/>
      <w:r>
        <w:t>som</w:t>
      </w:r>
      <w:proofErr w:type="spellEnd"/>
      <w:r>
        <w:t xml:space="preserve"> </w:t>
      </w:r>
      <w:proofErr w:type="spellStart"/>
      <w:r>
        <w:t>gör</w:t>
      </w:r>
      <w:proofErr w:type="spellEnd"/>
      <w:r>
        <w:t xml:space="preserve"> det).</w:t>
      </w:r>
    </w:p>
  </w:comment>
  <w:comment w:id="10"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 xml:space="preserve">Magnus </w:t>
      </w:r>
      <w:proofErr w:type="spellStart"/>
      <w:r w:rsidRPr="007A7DB9">
        <w:rPr>
          <w:lang w:val="en-GB"/>
        </w:rPr>
        <w:t>Appelberg</w:t>
      </w:r>
      <w:proofErr w:type="spellEnd"/>
      <w:r w:rsidRPr="007A7DB9">
        <w:rPr>
          <w:lang w:val="en-GB"/>
        </w:rPr>
        <w:t xml:space="preserve"> </w:t>
      </w:r>
      <w:proofErr w:type="spellStart"/>
      <w:r w:rsidRPr="007A7DB9">
        <w:rPr>
          <w:lang w:val="en-GB"/>
        </w:rPr>
        <w:t>pers</w:t>
      </w:r>
      <w:proofErr w:type="spellEnd"/>
      <w:r w:rsidRPr="007A7DB9">
        <w:rPr>
          <w:lang w:val="en-GB"/>
        </w:rPr>
        <w:t xml:space="preserve"> comm?</w:t>
      </w:r>
    </w:p>
  </w:comment>
  <w:comment w:id="11" w:author="Max Lindmark" w:date="2021-09-02T18:44:00Z" w:initials="MOU">
    <w:p w14:paraId="6398FE09" w14:textId="1B36BBA3" w:rsidR="00DA08A5" w:rsidRDefault="00DA08A5">
      <w:pPr>
        <w:pStyle w:val="CommentText"/>
      </w:pPr>
      <w:r>
        <w:rPr>
          <w:rStyle w:val="CommentReference"/>
        </w:rPr>
        <w:annotationRef/>
      </w:r>
      <w:r>
        <w:t>See meeting slides</w:t>
      </w:r>
    </w:p>
  </w:comment>
  <w:comment w:id="12" w:author="Max Lindmark" w:date="2021-09-28T13:32:00Z" w:initials="MOU">
    <w:p w14:paraId="45DC89BB" w14:textId="230BC028" w:rsidR="00AC7261" w:rsidRDefault="00AC7261">
      <w:pPr>
        <w:pStyle w:val="CommentText"/>
      </w:pPr>
      <w:r>
        <w:rPr>
          <w:rStyle w:val="CommentReference"/>
        </w:rPr>
        <w:annotationRef/>
      </w:r>
      <w:r>
        <w:t xml:space="preserve">The reason I don’t use alpha and beta or even </w:t>
      </w:r>
      <w:proofErr w:type="spellStart"/>
      <w:r>
        <w:t>alpha_W</w:t>
      </w:r>
      <w:proofErr w:type="spellEnd"/>
      <w:r>
        <w:t xml:space="preserve">, </w:t>
      </w:r>
      <w:proofErr w:type="spellStart"/>
      <w:r>
        <w:t>alpha_C</w:t>
      </w:r>
      <w:proofErr w:type="spellEnd"/>
      <w:r>
        <w:t xml:space="preserve">, is because the interaction term does </w:t>
      </w:r>
      <w:proofErr w:type="gramStart"/>
      <w:r>
        <w:t>no</w:t>
      </w:r>
      <w:proofErr w:type="gramEnd"/>
      <w:r>
        <w:t xml:space="preserve"> correspond to the warm slope directly</w:t>
      </w:r>
    </w:p>
  </w:comment>
  <w:comment w:id="13" w:author="Max Lindmark" w:date="2021-09-28T16:04:00Z" w:initials="MOU">
    <w:p w14:paraId="406E9D53" w14:textId="5BF85637" w:rsidR="00451F66" w:rsidRDefault="00451F66">
      <w:pPr>
        <w:pStyle w:val="CommentText"/>
      </w:pPr>
      <w:r>
        <w:rPr>
          <w:rStyle w:val="CommentReference"/>
        </w:rPr>
        <w:annotationRef/>
      </w:r>
      <w:proofErr w:type="spellStart"/>
      <w:r>
        <w:t>Låter</w:t>
      </w:r>
      <w:proofErr w:type="spellEnd"/>
      <w:r>
        <w:t xml:space="preserve"> </w:t>
      </w:r>
      <w:proofErr w:type="spellStart"/>
      <w:r>
        <w:t>detta</w:t>
      </w:r>
      <w:proofErr w:type="spellEnd"/>
      <w:r>
        <w:t xml:space="preserve"> OK?</w:t>
      </w:r>
      <w:r w:rsidR="00F75A31">
        <w:t xml:space="preserve"> Det </w:t>
      </w:r>
      <w:proofErr w:type="spellStart"/>
      <w:r w:rsidR="00F75A31">
        <w:t>som</w:t>
      </w:r>
      <w:proofErr w:type="spellEnd"/>
      <w:r w:rsidR="00F75A31">
        <w:t xml:space="preserve"> </w:t>
      </w:r>
      <w:proofErr w:type="spellStart"/>
      <w:r w:rsidR="00F75A31">
        <w:t>är</w:t>
      </w:r>
      <w:proofErr w:type="spellEnd"/>
      <w:r w:rsidR="00F75A31">
        <w:t xml:space="preserve"> lite </w:t>
      </w:r>
      <w:proofErr w:type="spellStart"/>
      <w:r w:rsidR="00F75A31">
        <w:t>klurigt</w:t>
      </w:r>
      <w:proofErr w:type="spellEnd"/>
      <w:r w:rsidR="00F75A31">
        <w:t xml:space="preserve"> </w:t>
      </w:r>
      <w:proofErr w:type="spellStart"/>
      <w:r w:rsidR="00F75A31">
        <w:t>är</w:t>
      </w:r>
      <w:proofErr w:type="spellEnd"/>
      <w:r w:rsidR="00F75A31">
        <w:t xml:space="preserve"> </w:t>
      </w:r>
      <w:proofErr w:type="spellStart"/>
      <w:r w:rsidR="00F75A31">
        <w:t>väl</w:t>
      </w:r>
      <w:proofErr w:type="spellEnd"/>
      <w:r w:rsidR="00F75A31">
        <w:t xml:space="preserve"> </w:t>
      </w:r>
      <w:proofErr w:type="spellStart"/>
      <w:r w:rsidR="00F75A31">
        <w:t>att</w:t>
      </w:r>
      <w:proofErr w:type="spellEnd"/>
      <w:r w:rsidR="00F75A31">
        <w:t xml:space="preserve"> </w:t>
      </w:r>
      <w:proofErr w:type="spellStart"/>
      <w:r w:rsidR="00F75A31">
        <w:t>beskriva</w:t>
      </w:r>
      <w:proofErr w:type="spellEnd"/>
      <w:r w:rsidR="00F75A31">
        <w:t xml:space="preserve"> </w:t>
      </w:r>
      <w:proofErr w:type="spellStart"/>
      <w:r w:rsidR="00F75A31">
        <w:t>hur</w:t>
      </w:r>
      <w:proofErr w:type="spellEnd"/>
      <w:r w:rsidR="00F75A31">
        <w:t xml:space="preserve"> det </w:t>
      </w:r>
      <w:proofErr w:type="spellStart"/>
      <w:r w:rsidR="00F75A31">
        <w:t>bygger</w:t>
      </w:r>
      <w:proofErr w:type="spellEnd"/>
      <w:r w:rsidR="00F75A31">
        <w:t xml:space="preserve"> </w:t>
      </w:r>
      <w:proofErr w:type="spellStart"/>
      <w:r w:rsidR="00F75A31">
        <w:t>på</w:t>
      </w:r>
      <w:proofErr w:type="spellEnd"/>
      <w:r w:rsidR="00F75A31">
        <w:t xml:space="preserve"> </w:t>
      </w:r>
      <w:proofErr w:type="spellStart"/>
      <w:r w:rsidR="00DC7834">
        <w:t>ditt</w:t>
      </w:r>
      <w:proofErr w:type="spellEnd"/>
      <w:r w:rsidR="00DC7834">
        <w:t xml:space="preserve"> </w:t>
      </w:r>
      <w:proofErr w:type="spellStart"/>
      <w:r w:rsidR="00DC7834">
        <w:t>jobb</w:t>
      </w:r>
      <w:proofErr w:type="spellEnd"/>
      <w:r w:rsidR="00DC7834">
        <w:t xml:space="preserve"> </w:t>
      </w:r>
      <w:proofErr w:type="spellStart"/>
      <w:r w:rsidR="00F75A31">
        <w:t>Malin</w:t>
      </w:r>
      <w:proofErr w:type="spellEnd"/>
      <w:r w:rsidR="00A7559F">
        <w:t xml:space="preserve"> </w:t>
      </w:r>
      <w:proofErr w:type="spellStart"/>
      <w:r w:rsidR="00A7559F">
        <w:t>utan</w:t>
      </w:r>
      <w:proofErr w:type="spellEnd"/>
      <w:r w:rsidR="00A7559F">
        <w:t xml:space="preserve"> </w:t>
      </w:r>
      <w:proofErr w:type="spellStart"/>
      <w:r w:rsidR="00A7559F">
        <w:t>att</w:t>
      </w:r>
      <w:proofErr w:type="spellEnd"/>
      <w:r w:rsidR="00A7559F">
        <w:t xml:space="preserve"> det ska </w:t>
      </w:r>
      <w:proofErr w:type="spellStart"/>
      <w:r w:rsidR="00DC7834">
        <w:t>låta</w:t>
      </w:r>
      <w:proofErr w:type="spellEnd"/>
      <w:r w:rsidR="00DC7834">
        <w:t xml:space="preserve"> </w:t>
      </w:r>
      <w:proofErr w:type="spellStart"/>
      <w:r w:rsidR="00DC7834">
        <w:t>som</w:t>
      </w:r>
      <w:proofErr w:type="spellEnd"/>
      <w:r w:rsidR="00DC7834">
        <w:t xml:space="preserve"> </w:t>
      </w:r>
      <w:proofErr w:type="spellStart"/>
      <w:r w:rsidR="00A7559F">
        <w:t>att</w:t>
      </w:r>
      <w:proofErr w:type="spellEnd"/>
      <w:r w:rsidR="00A7559F">
        <w:t xml:space="preserve"> </w:t>
      </w:r>
      <w:r w:rsidR="00F13D2D">
        <w:t xml:space="preserve">de </w:t>
      </w:r>
      <w:proofErr w:type="spellStart"/>
      <w:r w:rsidR="00F13D2D">
        <w:t>slutgiltiga</w:t>
      </w:r>
      <w:proofErr w:type="spellEnd"/>
      <w:r w:rsidR="00F13D2D">
        <w:t xml:space="preserve"> </w:t>
      </w:r>
      <w:proofErr w:type="spellStart"/>
      <w:r w:rsidR="00F13D2D">
        <w:t>skripten</w:t>
      </w:r>
      <w:proofErr w:type="spellEnd"/>
      <w:r w:rsidR="00F13D2D">
        <w:t xml:space="preserve"> </w:t>
      </w:r>
      <w:proofErr w:type="spellStart"/>
      <w:r w:rsidR="00F13D2D">
        <w:t>och</w:t>
      </w:r>
      <w:proofErr w:type="spellEnd"/>
      <w:r w:rsidR="00F13D2D">
        <w:t xml:space="preserve"> </w:t>
      </w:r>
      <w:proofErr w:type="spellStart"/>
      <w:r w:rsidR="00F13D2D">
        <w:t>analyserna</w:t>
      </w:r>
      <w:proofErr w:type="spellEnd"/>
      <w:r w:rsidR="00F13D2D">
        <w:t xml:space="preserve"> </w:t>
      </w:r>
      <w:proofErr w:type="spellStart"/>
      <w:r w:rsidR="00F13D2D">
        <w:t>skrevs</w:t>
      </w:r>
      <w:proofErr w:type="spellEnd"/>
      <w:r w:rsidR="00F13D2D">
        <w:t xml:space="preserve"> </w:t>
      </w:r>
      <w:proofErr w:type="spellStart"/>
      <w:r w:rsidR="00F13D2D">
        <w:t>inom</w:t>
      </w:r>
      <w:proofErr w:type="spellEnd"/>
      <w:r w:rsidR="00F13D2D">
        <w:t xml:space="preserve"> </w:t>
      </w:r>
      <w:proofErr w:type="spellStart"/>
      <w:r w:rsidR="00F13D2D">
        <w:t>exjobbet</w:t>
      </w:r>
      <w:proofErr w:type="spellEnd"/>
      <w:r w:rsidR="00F13D2D">
        <w:t xml:space="preserve">, </w:t>
      </w:r>
      <w:proofErr w:type="spellStart"/>
      <w:r w:rsidR="00F13D2D">
        <w:t>samt</w:t>
      </w:r>
      <w:proofErr w:type="spellEnd"/>
      <w:r w:rsidR="00F13D2D">
        <w:t xml:space="preserve"> </w:t>
      </w:r>
      <w:proofErr w:type="spellStart"/>
      <w:r w:rsidR="00F13D2D">
        <w:t>hur</w:t>
      </w:r>
      <w:proofErr w:type="spellEnd"/>
      <w:r w:rsidR="00F13D2D">
        <w:t xml:space="preserve"> vi ska </w:t>
      </w:r>
      <w:proofErr w:type="spellStart"/>
      <w:r w:rsidR="00F13D2D">
        <w:t>få</w:t>
      </w:r>
      <w:proofErr w:type="spellEnd"/>
      <w:r w:rsidR="00F13D2D">
        <w:t xml:space="preserve"> till din input Anna </w:t>
      </w:r>
      <w:proofErr w:type="spellStart"/>
      <w:r w:rsidR="00F13D2D">
        <w:t>som</w:t>
      </w:r>
      <w:proofErr w:type="spellEnd"/>
      <w:r w:rsidR="00F13D2D">
        <w:t xml:space="preserve"> </w:t>
      </w:r>
      <w:proofErr w:type="spellStart"/>
      <w:r w:rsidR="00F13D2D">
        <w:t>sträcker</w:t>
      </w:r>
      <w:proofErr w:type="spellEnd"/>
      <w:r w:rsidR="00F13D2D">
        <w:t xml:space="preserve"> sig </w:t>
      </w:r>
      <w:proofErr w:type="spellStart"/>
      <w:r w:rsidR="00F13D2D">
        <w:t>över</w:t>
      </w:r>
      <w:proofErr w:type="spellEnd"/>
      <w:r w:rsidR="00F13D2D">
        <w:t xml:space="preserve"> </w:t>
      </w:r>
      <w:proofErr w:type="spellStart"/>
      <w:r w:rsidR="00F13D2D">
        <w:t>allt</w:t>
      </w:r>
      <w:proofErr w:type="spellEnd"/>
      <w:r w:rsidR="00F13D2D">
        <w:t xml:space="preserve"> </w:t>
      </w:r>
      <w:proofErr w:type="spellStart"/>
      <w:r w:rsidR="00F13D2D">
        <w:t>utan</w:t>
      </w:r>
      <w:proofErr w:type="spellEnd"/>
      <w:r w:rsidR="00F13D2D">
        <w:t xml:space="preserve"> </w:t>
      </w:r>
      <w:proofErr w:type="spellStart"/>
      <w:r w:rsidR="00F13D2D">
        <w:t>att</w:t>
      </w:r>
      <w:proofErr w:type="spellEnd"/>
      <w:r w:rsidR="00F13D2D">
        <w:t xml:space="preserve"> ha </w:t>
      </w:r>
      <w:proofErr w:type="spellStart"/>
      <w:r w:rsidR="00F13D2D">
        <w:t>en</w:t>
      </w:r>
      <w:proofErr w:type="spellEnd"/>
      <w:r w:rsidR="00F13D2D">
        <w:t xml:space="preserve"> </w:t>
      </w:r>
      <w:proofErr w:type="spellStart"/>
      <w:r w:rsidR="00F13D2D">
        <w:t>ledande</w:t>
      </w:r>
      <w:proofErr w:type="spellEnd"/>
      <w:r w:rsidR="00F13D2D">
        <w:t xml:space="preserve"> roll </w:t>
      </w:r>
      <w:proofErr w:type="spellStart"/>
      <w:r w:rsidR="00F13D2D">
        <w:t>på</w:t>
      </w:r>
      <w:proofErr w:type="spellEnd"/>
      <w:r w:rsidR="00F13D2D">
        <w:t xml:space="preserve"> </w:t>
      </w:r>
      <w:proofErr w:type="spellStart"/>
      <w:r w:rsidR="00F13D2D">
        <w:t>någon</w:t>
      </w:r>
      <w:proofErr w:type="spellEnd"/>
      <w:r w:rsidR="00F13D2D">
        <w:t xml:space="preserve"> av </w:t>
      </w:r>
      <w:proofErr w:type="spellStart"/>
      <w:r w:rsidR="00F13D2D">
        <w:t>delarna</w:t>
      </w:r>
      <w:proofErr w:type="spellEnd"/>
      <w:r w:rsidR="00F13D2D">
        <w:t xml:space="preserve"> jag </w:t>
      </w:r>
      <w:proofErr w:type="spellStart"/>
      <w:r w:rsidR="00F13D2D">
        <w:t>nämnt</w:t>
      </w:r>
      <w:proofErr w:type="spellEnd"/>
      <w:r w:rsidR="00F13D2D">
        <w:t>.</w:t>
      </w:r>
    </w:p>
  </w:comment>
  <w:comment w:id="14" w:author="Max Lindmark" w:date="2021-09-28T16:08:00Z" w:initials="MOU">
    <w:p w14:paraId="61106507" w14:textId="05730231" w:rsidR="00F13D2D" w:rsidRDefault="00F13D2D">
      <w:pPr>
        <w:pStyle w:val="CommentText"/>
      </w:pPr>
      <w:r>
        <w:rPr>
          <w:rStyle w:val="CommentReference"/>
        </w:rPr>
        <w:annotationRef/>
      </w:r>
      <w:proofErr w:type="spellStart"/>
      <w:r>
        <w:t>Här</w:t>
      </w:r>
      <w:proofErr w:type="spellEnd"/>
      <w:r>
        <w:t xml:space="preserve"> </w:t>
      </w:r>
      <w:proofErr w:type="spellStart"/>
      <w:r>
        <w:t>menar</w:t>
      </w:r>
      <w:proofErr w:type="spellEnd"/>
      <w:r>
        <w:t xml:space="preserve"> jag </w:t>
      </w:r>
      <w:proofErr w:type="spellStart"/>
      <w:r>
        <w:t>då</w:t>
      </w:r>
      <w:proofErr w:type="spellEnd"/>
      <w:r>
        <w:t xml:space="preserve"> </w:t>
      </w:r>
      <w:proofErr w:type="spellStart"/>
      <w:r>
        <w:t>uppsatsen</w:t>
      </w:r>
      <w:proofErr w:type="spellEnd"/>
      <w:r>
        <w:t xml:space="preserve"> </w:t>
      </w:r>
      <w:proofErr w:type="spellStart"/>
      <w:r>
        <w:t>samt</w:t>
      </w:r>
      <w:proofErr w:type="spellEnd"/>
      <w:r>
        <w:t xml:space="preserve"> </w:t>
      </w:r>
      <w:proofErr w:type="spellStart"/>
      <w:r>
        <w:t>första</w:t>
      </w:r>
      <w:proofErr w:type="spellEnd"/>
      <w:r>
        <w:t xml:space="preserve"> </w:t>
      </w:r>
      <w:proofErr w:type="spellStart"/>
      <w:r>
        <w:t>draften</w:t>
      </w:r>
      <w:proofErr w:type="spellEnd"/>
      <w:r>
        <w:t xml:space="preserve"> av </w:t>
      </w:r>
      <w:proofErr w:type="spellStart"/>
      <w:r>
        <w:t>ms’et</w:t>
      </w:r>
      <w:proofErr w:type="spellEnd"/>
      <w:r>
        <w:t xml:space="preserve"> </w:t>
      </w:r>
      <w:proofErr w:type="spellStart"/>
      <w:r>
        <w:t>som</w:t>
      </w:r>
      <w:proofErr w:type="spellEnd"/>
      <w:r>
        <w:t xml:space="preserve"> </w:t>
      </w:r>
      <w:proofErr w:type="spellStart"/>
      <w:r>
        <w:t>ändå</w:t>
      </w:r>
      <w:proofErr w:type="spellEnd"/>
      <w:r>
        <w:t xml:space="preserve"> </w:t>
      </w:r>
      <w:proofErr w:type="spellStart"/>
      <w:r>
        <w:t>är</w:t>
      </w:r>
      <w:proofErr w:type="spellEnd"/>
      <w:r>
        <w:t xml:space="preserve"> </w:t>
      </w:r>
      <w:proofErr w:type="spellStart"/>
      <w:r>
        <w:t>ganska</w:t>
      </w:r>
      <w:proofErr w:type="spellEnd"/>
      <w:r>
        <w:t xml:space="preserve"> </w:t>
      </w:r>
      <w:proofErr w:type="spellStart"/>
      <w:r>
        <w:t>olika</w:t>
      </w:r>
      <w:proofErr w:type="spellEnd"/>
      <w:r>
        <w:t xml:space="preserve"> </w:t>
      </w:r>
      <w:proofErr w:type="spellStart"/>
      <w:r>
        <w:t>varandr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Ex w15:paraId="1B801FD9" w15:paraIdParent="00AFFCF9" w15:done="0"/>
  <w15:commentEx w15:paraId="1A596577" w15:done="0"/>
  <w15:commentEx w15:paraId="6398FE09" w15:done="0"/>
  <w15:commentEx w15:paraId="45DC89BB"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DB9A14" w16cex:dateUtc="2021-09-02T16:44:00Z"/>
  <w16cex:commentExtensible w16cex:durableId="24FD97D2" w16cex:dateUtc="2021-09-28T11:3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6398FE09" w16cid:durableId="24DB9A14"/>
  <w16cid:commentId w16cid:paraId="45DC89BB" w16cid:durableId="24FD97D2"/>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48691" w14:textId="77777777" w:rsidR="00B009D4" w:rsidRDefault="00B009D4" w:rsidP="00807D3F">
      <w:r>
        <w:separator/>
      </w:r>
    </w:p>
  </w:endnote>
  <w:endnote w:type="continuationSeparator" w:id="0">
    <w:p w14:paraId="1BC1769A" w14:textId="77777777" w:rsidR="00B009D4" w:rsidRDefault="00B009D4"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3FC2E" w14:textId="77777777" w:rsidR="00B009D4" w:rsidRDefault="00B009D4" w:rsidP="00807D3F">
      <w:r>
        <w:separator/>
      </w:r>
    </w:p>
  </w:footnote>
  <w:footnote w:type="continuationSeparator" w:id="0">
    <w:p w14:paraId="0A0B21A1" w14:textId="77777777" w:rsidR="00B009D4" w:rsidRDefault="00B009D4"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8B9"/>
    <w:rsid w:val="0000125B"/>
    <w:rsid w:val="0000278B"/>
    <w:rsid w:val="00004EBC"/>
    <w:rsid w:val="000056F0"/>
    <w:rsid w:val="000061B0"/>
    <w:rsid w:val="00007B1E"/>
    <w:rsid w:val="00010849"/>
    <w:rsid w:val="00010F00"/>
    <w:rsid w:val="0001218F"/>
    <w:rsid w:val="000131E8"/>
    <w:rsid w:val="000132A1"/>
    <w:rsid w:val="00014BDA"/>
    <w:rsid w:val="00015B8F"/>
    <w:rsid w:val="00015FB4"/>
    <w:rsid w:val="00015FC4"/>
    <w:rsid w:val="00016806"/>
    <w:rsid w:val="00021424"/>
    <w:rsid w:val="00021A18"/>
    <w:rsid w:val="00021A78"/>
    <w:rsid w:val="00021BDA"/>
    <w:rsid w:val="000223E1"/>
    <w:rsid w:val="000232AC"/>
    <w:rsid w:val="00023514"/>
    <w:rsid w:val="000240F1"/>
    <w:rsid w:val="000251EF"/>
    <w:rsid w:val="00025A5F"/>
    <w:rsid w:val="0002631E"/>
    <w:rsid w:val="000266AC"/>
    <w:rsid w:val="00027ED3"/>
    <w:rsid w:val="0003007D"/>
    <w:rsid w:val="00032162"/>
    <w:rsid w:val="00032331"/>
    <w:rsid w:val="00034735"/>
    <w:rsid w:val="000363CB"/>
    <w:rsid w:val="000403C3"/>
    <w:rsid w:val="0004127B"/>
    <w:rsid w:val="00041F91"/>
    <w:rsid w:val="0004278B"/>
    <w:rsid w:val="00042A2A"/>
    <w:rsid w:val="00042EDD"/>
    <w:rsid w:val="00043C27"/>
    <w:rsid w:val="000446F1"/>
    <w:rsid w:val="00044B60"/>
    <w:rsid w:val="0005020F"/>
    <w:rsid w:val="00053BAB"/>
    <w:rsid w:val="00056066"/>
    <w:rsid w:val="00056B9C"/>
    <w:rsid w:val="000573F2"/>
    <w:rsid w:val="0005792A"/>
    <w:rsid w:val="000600C1"/>
    <w:rsid w:val="000605E9"/>
    <w:rsid w:val="00060EE4"/>
    <w:rsid w:val="00061790"/>
    <w:rsid w:val="00062D45"/>
    <w:rsid w:val="00062D5E"/>
    <w:rsid w:val="00063FA8"/>
    <w:rsid w:val="00065818"/>
    <w:rsid w:val="000673C1"/>
    <w:rsid w:val="000675C2"/>
    <w:rsid w:val="000704EA"/>
    <w:rsid w:val="00072738"/>
    <w:rsid w:val="0007315D"/>
    <w:rsid w:val="0007438A"/>
    <w:rsid w:val="00075970"/>
    <w:rsid w:val="00075C54"/>
    <w:rsid w:val="0007697F"/>
    <w:rsid w:val="00076AAC"/>
    <w:rsid w:val="00081263"/>
    <w:rsid w:val="000821D2"/>
    <w:rsid w:val="000825FB"/>
    <w:rsid w:val="0008335C"/>
    <w:rsid w:val="00083919"/>
    <w:rsid w:val="000844D9"/>
    <w:rsid w:val="00085706"/>
    <w:rsid w:val="000857CF"/>
    <w:rsid w:val="000860BE"/>
    <w:rsid w:val="00086737"/>
    <w:rsid w:val="00086934"/>
    <w:rsid w:val="00086B3E"/>
    <w:rsid w:val="00087161"/>
    <w:rsid w:val="00087CD1"/>
    <w:rsid w:val="00090312"/>
    <w:rsid w:val="0009046E"/>
    <w:rsid w:val="00095D1E"/>
    <w:rsid w:val="00096E65"/>
    <w:rsid w:val="000972FE"/>
    <w:rsid w:val="00097C9A"/>
    <w:rsid w:val="00097F0A"/>
    <w:rsid w:val="000A0BC4"/>
    <w:rsid w:val="000A1ACA"/>
    <w:rsid w:val="000A2F74"/>
    <w:rsid w:val="000A47F1"/>
    <w:rsid w:val="000A4AA6"/>
    <w:rsid w:val="000A4FF8"/>
    <w:rsid w:val="000A6901"/>
    <w:rsid w:val="000B0FB5"/>
    <w:rsid w:val="000B1B6D"/>
    <w:rsid w:val="000B248A"/>
    <w:rsid w:val="000B3073"/>
    <w:rsid w:val="000B67B6"/>
    <w:rsid w:val="000B6DC9"/>
    <w:rsid w:val="000C042A"/>
    <w:rsid w:val="000C0537"/>
    <w:rsid w:val="000C19B8"/>
    <w:rsid w:val="000C3A90"/>
    <w:rsid w:val="000C4E5A"/>
    <w:rsid w:val="000C6A47"/>
    <w:rsid w:val="000C6D68"/>
    <w:rsid w:val="000D15BE"/>
    <w:rsid w:val="000D1763"/>
    <w:rsid w:val="000D1857"/>
    <w:rsid w:val="000D18C6"/>
    <w:rsid w:val="000D1E46"/>
    <w:rsid w:val="000D20ED"/>
    <w:rsid w:val="000D2444"/>
    <w:rsid w:val="000D30CC"/>
    <w:rsid w:val="000D4419"/>
    <w:rsid w:val="000D479D"/>
    <w:rsid w:val="000D4A5D"/>
    <w:rsid w:val="000D5383"/>
    <w:rsid w:val="000D5EC8"/>
    <w:rsid w:val="000D6291"/>
    <w:rsid w:val="000E09D5"/>
    <w:rsid w:val="000E0BAA"/>
    <w:rsid w:val="000E0C47"/>
    <w:rsid w:val="000E28EC"/>
    <w:rsid w:val="000E3037"/>
    <w:rsid w:val="000E3AA6"/>
    <w:rsid w:val="000E4411"/>
    <w:rsid w:val="000E5653"/>
    <w:rsid w:val="000E7269"/>
    <w:rsid w:val="000E7E32"/>
    <w:rsid w:val="000F01A5"/>
    <w:rsid w:val="000F1D13"/>
    <w:rsid w:val="000F2907"/>
    <w:rsid w:val="000F477D"/>
    <w:rsid w:val="000F59E8"/>
    <w:rsid w:val="000F6B38"/>
    <w:rsid w:val="000F6D80"/>
    <w:rsid w:val="000F7290"/>
    <w:rsid w:val="000F776A"/>
    <w:rsid w:val="000F7D1C"/>
    <w:rsid w:val="001012F5"/>
    <w:rsid w:val="001015E9"/>
    <w:rsid w:val="00102628"/>
    <w:rsid w:val="001036C6"/>
    <w:rsid w:val="0010377C"/>
    <w:rsid w:val="00103FBF"/>
    <w:rsid w:val="00110E6C"/>
    <w:rsid w:val="00111D2A"/>
    <w:rsid w:val="00111E80"/>
    <w:rsid w:val="0011386F"/>
    <w:rsid w:val="00114A8B"/>
    <w:rsid w:val="001154C3"/>
    <w:rsid w:val="00115CAB"/>
    <w:rsid w:val="0011753A"/>
    <w:rsid w:val="00117E90"/>
    <w:rsid w:val="00120DFD"/>
    <w:rsid w:val="001226ED"/>
    <w:rsid w:val="00122DD5"/>
    <w:rsid w:val="00122E2D"/>
    <w:rsid w:val="00122FDB"/>
    <w:rsid w:val="001235DD"/>
    <w:rsid w:val="0012461E"/>
    <w:rsid w:val="00124E2B"/>
    <w:rsid w:val="0012502E"/>
    <w:rsid w:val="0012706C"/>
    <w:rsid w:val="00127205"/>
    <w:rsid w:val="00131987"/>
    <w:rsid w:val="001357C3"/>
    <w:rsid w:val="00135A53"/>
    <w:rsid w:val="001368B7"/>
    <w:rsid w:val="001375E1"/>
    <w:rsid w:val="00137AE0"/>
    <w:rsid w:val="001405BF"/>
    <w:rsid w:val="001408F1"/>
    <w:rsid w:val="0014139A"/>
    <w:rsid w:val="00143C8B"/>
    <w:rsid w:val="00143E80"/>
    <w:rsid w:val="00144942"/>
    <w:rsid w:val="00145815"/>
    <w:rsid w:val="00145C33"/>
    <w:rsid w:val="00150201"/>
    <w:rsid w:val="00150381"/>
    <w:rsid w:val="00150D3D"/>
    <w:rsid w:val="00152820"/>
    <w:rsid w:val="00153615"/>
    <w:rsid w:val="00153EE2"/>
    <w:rsid w:val="00154730"/>
    <w:rsid w:val="00155B02"/>
    <w:rsid w:val="00155C52"/>
    <w:rsid w:val="001569B0"/>
    <w:rsid w:val="00160D53"/>
    <w:rsid w:val="00162A7C"/>
    <w:rsid w:val="001634A6"/>
    <w:rsid w:val="0016445E"/>
    <w:rsid w:val="00164609"/>
    <w:rsid w:val="00164D2B"/>
    <w:rsid w:val="00164E25"/>
    <w:rsid w:val="00165C0A"/>
    <w:rsid w:val="00171A55"/>
    <w:rsid w:val="00173A42"/>
    <w:rsid w:val="001747B8"/>
    <w:rsid w:val="001753D4"/>
    <w:rsid w:val="00175E5E"/>
    <w:rsid w:val="001762AC"/>
    <w:rsid w:val="00176366"/>
    <w:rsid w:val="001770A7"/>
    <w:rsid w:val="00177BEF"/>
    <w:rsid w:val="0018023B"/>
    <w:rsid w:val="0018125A"/>
    <w:rsid w:val="00183126"/>
    <w:rsid w:val="00183797"/>
    <w:rsid w:val="001866CF"/>
    <w:rsid w:val="00186A16"/>
    <w:rsid w:val="001876B8"/>
    <w:rsid w:val="00187EEF"/>
    <w:rsid w:val="00190C62"/>
    <w:rsid w:val="00192654"/>
    <w:rsid w:val="001930DA"/>
    <w:rsid w:val="00193EBA"/>
    <w:rsid w:val="00195A12"/>
    <w:rsid w:val="00195C4E"/>
    <w:rsid w:val="00196D8F"/>
    <w:rsid w:val="00196E20"/>
    <w:rsid w:val="001A3CF3"/>
    <w:rsid w:val="001A4634"/>
    <w:rsid w:val="001A46F1"/>
    <w:rsid w:val="001A4D2B"/>
    <w:rsid w:val="001A5070"/>
    <w:rsid w:val="001A5139"/>
    <w:rsid w:val="001A56BA"/>
    <w:rsid w:val="001A64C2"/>
    <w:rsid w:val="001A6B8F"/>
    <w:rsid w:val="001A6F0B"/>
    <w:rsid w:val="001A707C"/>
    <w:rsid w:val="001B0073"/>
    <w:rsid w:val="001B0F89"/>
    <w:rsid w:val="001B1460"/>
    <w:rsid w:val="001B17BD"/>
    <w:rsid w:val="001B1F3D"/>
    <w:rsid w:val="001B223E"/>
    <w:rsid w:val="001B434A"/>
    <w:rsid w:val="001B5C37"/>
    <w:rsid w:val="001B6959"/>
    <w:rsid w:val="001B6CA3"/>
    <w:rsid w:val="001B7C6C"/>
    <w:rsid w:val="001C3016"/>
    <w:rsid w:val="001C48C0"/>
    <w:rsid w:val="001C5A98"/>
    <w:rsid w:val="001C630C"/>
    <w:rsid w:val="001C6A48"/>
    <w:rsid w:val="001C774A"/>
    <w:rsid w:val="001C7ED8"/>
    <w:rsid w:val="001D0CAC"/>
    <w:rsid w:val="001D0FA5"/>
    <w:rsid w:val="001D1724"/>
    <w:rsid w:val="001D1C47"/>
    <w:rsid w:val="001D2B5F"/>
    <w:rsid w:val="001D3F76"/>
    <w:rsid w:val="001D4177"/>
    <w:rsid w:val="001D445C"/>
    <w:rsid w:val="001D4E77"/>
    <w:rsid w:val="001D5384"/>
    <w:rsid w:val="001D6FB3"/>
    <w:rsid w:val="001E09E9"/>
    <w:rsid w:val="001E0C01"/>
    <w:rsid w:val="001E1C5B"/>
    <w:rsid w:val="001E2580"/>
    <w:rsid w:val="001E288F"/>
    <w:rsid w:val="001E28F0"/>
    <w:rsid w:val="001E2DEE"/>
    <w:rsid w:val="001E3030"/>
    <w:rsid w:val="001E3A94"/>
    <w:rsid w:val="001E4BEA"/>
    <w:rsid w:val="001E500C"/>
    <w:rsid w:val="001E6DEB"/>
    <w:rsid w:val="001F0BCF"/>
    <w:rsid w:val="001F14B0"/>
    <w:rsid w:val="001F1FCF"/>
    <w:rsid w:val="001F446D"/>
    <w:rsid w:val="001F4EBA"/>
    <w:rsid w:val="001F521C"/>
    <w:rsid w:val="001F6E0E"/>
    <w:rsid w:val="001F7B3B"/>
    <w:rsid w:val="0020027B"/>
    <w:rsid w:val="00200CB9"/>
    <w:rsid w:val="00201566"/>
    <w:rsid w:val="00203510"/>
    <w:rsid w:val="00205817"/>
    <w:rsid w:val="00205936"/>
    <w:rsid w:val="00206328"/>
    <w:rsid w:val="002070C9"/>
    <w:rsid w:val="00207E30"/>
    <w:rsid w:val="0021106F"/>
    <w:rsid w:val="002112B8"/>
    <w:rsid w:val="002117A6"/>
    <w:rsid w:val="00211E03"/>
    <w:rsid w:val="0021555E"/>
    <w:rsid w:val="00217014"/>
    <w:rsid w:val="002178FC"/>
    <w:rsid w:val="00217E2F"/>
    <w:rsid w:val="0022101E"/>
    <w:rsid w:val="00222DA3"/>
    <w:rsid w:val="00225A46"/>
    <w:rsid w:val="00225FD5"/>
    <w:rsid w:val="002329B5"/>
    <w:rsid w:val="00236A51"/>
    <w:rsid w:val="002414D8"/>
    <w:rsid w:val="00244B56"/>
    <w:rsid w:val="002466E3"/>
    <w:rsid w:val="00246D9B"/>
    <w:rsid w:val="00246E9A"/>
    <w:rsid w:val="0024719D"/>
    <w:rsid w:val="0024762E"/>
    <w:rsid w:val="002507E4"/>
    <w:rsid w:val="00251A37"/>
    <w:rsid w:val="00251F82"/>
    <w:rsid w:val="002529AF"/>
    <w:rsid w:val="00254130"/>
    <w:rsid w:val="0025443D"/>
    <w:rsid w:val="0025484E"/>
    <w:rsid w:val="00254BBD"/>
    <w:rsid w:val="002552DC"/>
    <w:rsid w:val="00255C99"/>
    <w:rsid w:val="00256138"/>
    <w:rsid w:val="00256846"/>
    <w:rsid w:val="00257B73"/>
    <w:rsid w:val="002619C5"/>
    <w:rsid w:val="00261CC1"/>
    <w:rsid w:val="00262451"/>
    <w:rsid w:val="002626FE"/>
    <w:rsid w:val="002628F8"/>
    <w:rsid w:val="00263B12"/>
    <w:rsid w:val="00263C32"/>
    <w:rsid w:val="00263F5A"/>
    <w:rsid w:val="00265A0A"/>
    <w:rsid w:val="00266302"/>
    <w:rsid w:val="00267E40"/>
    <w:rsid w:val="00272CA0"/>
    <w:rsid w:val="002763D7"/>
    <w:rsid w:val="00276CF1"/>
    <w:rsid w:val="0028146B"/>
    <w:rsid w:val="00282638"/>
    <w:rsid w:val="0028316A"/>
    <w:rsid w:val="0028495D"/>
    <w:rsid w:val="00284C85"/>
    <w:rsid w:val="00284D6C"/>
    <w:rsid w:val="00285958"/>
    <w:rsid w:val="00286898"/>
    <w:rsid w:val="00287F47"/>
    <w:rsid w:val="0029072D"/>
    <w:rsid w:val="0029095E"/>
    <w:rsid w:val="00291C69"/>
    <w:rsid w:val="00292034"/>
    <w:rsid w:val="00292231"/>
    <w:rsid w:val="00293522"/>
    <w:rsid w:val="0029441B"/>
    <w:rsid w:val="00294DD4"/>
    <w:rsid w:val="002966B7"/>
    <w:rsid w:val="002969BC"/>
    <w:rsid w:val="00297529"/>
    <w:rsid w:val="002A1353"/>
    <w:rsid w:val="002A14C4"/>
    <w:rsid w:val="002A19C5"/>
    <w:rsid w:val="002A1E15"/>
    <w:rsid w:val="002A1EE6"/>
    <w:rsid w:val="002A244A"/>
    <w:rsid w:val="002A25A9"/>
    <w:rsid w:val="002A25BB"/>
    <w:rsid w:val="002A3AF7"/>
    <w:rsid w:val="002A3CBA"/>
    <w:rsid w:val="002A3EB6"/>
    <w:rsid w:val="002A527F"/>
    <w:rsid w:val="002A58CC"/>
    <w:rsid w:val="002A5975"/>
    <w:rsid w:val="002A5A88"/>
    <w:rsid w:val="002A600B"/>
    <w:rsid w:val="002A6184"/>
    <w:rsid w:val="002A62F6"/>
    <w:rsid w:val="002A6D35"/>
    <w:rsid w:val="002B0A13"/>
    <w:rsid w:val="002B472B"/>
    <w:rsid w:val="002B4FDC"/>
    <w:rsid w:val="002B5A87"/>
    <w:rsid w:val="002B6B2A"/>
    <w:rsid w:val="002C05E6"/>
    <w:rsid w:val="002C1AEF"/>
    <w:rsid w:val="002C1CF9"/>
    <w:rsid w:val="002C411F"/>
    <w:rsid w:val="002C4989"/>
    <w:rsid w:val="002C4B4A"/>
    <w:rsid w:val="002C512B"/>
    <w:rsid w:val="002C6410"/>
    <w:rsid w:val="002D29F2"/>
    <w:rsid w:val="002D64D1"/>
    <w:rsid w:val="002D67AD"/>
    <w:rsid w:val="002D7C62"/>
    <w:rsid w:val="002E0495"/>
    <w:rsid w:val="002E0660"/>
    <w:rsid w:val="002E0C08"/>
    <w:rsid w:val="002E126A"/>
    <w:rsid w:val="002E181F"/>
    <w:rsid w:val="002E395C"/>
    <w:rsid w:val="002E4764"/>
    <w:rsid w:val="002E51AA"/>
    <w:rsid w:val="002E6AEC"/>
    <w:rsid w:val="002F0830"/>
    <w:rsid w:val="002F2863"/>
    <w:rsid w:val="002F327C"/>
    <w:rsid w:val="002F347C"/>
    <w:rsid w:val="002F3A6A"/>
    <w:rsid w:val="002F472D"/>
    <w:rsid w:val="002F497F"/>
    <w:rsid w:val="002F58B1"/>
    <w:rsid w:val="002F6831"/>
    <w:rsid w:val="002F742F"/>
    <w:rsid w:val="002F7853"/>
    <w:rsid w:val="002F7FF7"/>
    <w:rsid w:val="00300638"/>
    <w:rsid w:val="0030089D"/>
    <w:rsid w:val="00300D99"/>
    <w:rsid w:val="00302139"/>
    <w:rsid w:val="003022C3"/>
    <w:rsid w:val="003025DE"/>
    <w:rsid w:val="003031EA"/>
    <w:rsid w:val="003035C1"/>
    <w:rsid w:val="003036CE"/>
    <w:rsid w:val="00304CD8"/>
    <w:rsid w:val="00304D6A"/>
    <w:rsid w:val="0030699A"/>
    <w:rsid w:val="00306CCE"/>
    <w:rsid w:val="00307088"/>
    <w:rsid w:val="00307F42"/>
    <w:rsid w:val="00313C56"/>
    <w:rsid w:val="00317FDC"/>
    <w:rsid w:val="0032030D"/>
    <w:rsid w:val="00320C6E"/>
    <w:rsid w:val="00320C81"/>
    <w:rsid w:val="00320F15"/>
    <w:rsid w:val="0032113E"/>
    <w:rsid w:val="003213B9"/>
    <w:rsid w:val="00322ED1"/>
    <w:rsid w:val="00324DF6"/>
    <w:rsid w:val="00324F09"/>
    <w:rsid w:val="00325EE3"/>
    <w:rsid w:val="00327A2B"/>
    <w:rsid w:val="0033051D"/>
    <w:rsid w:val="00332DBE"/>
    <w:rsid w:val="00332DF2"/>
    <w:rsid w:val="00334C9A"/>
    <w:rsid w:val="00335BC0"/>
    <w:rsid w:val="00336FDB"/>
    <w:rsid w:val="00341789"/>
    <w:rsid w:val="00341A2A"/>
    <w:rsid w:val="00342107"/>
    <w:rsid w:val="00345030"/>
    <w:rsid w:val="0034517A"/>
    <w:rsid w:val="00350812"/>
    <w:rsid w:val="00351CD6"/>
    <w:rsid w:val="0035478F"/>
    <w:rsid w:val="00356040"/>
    <w:rsid w:val="00356B9D"/>
    <w:rsid w:val="00356C4E"/>
    <w:rsid w:val="003577B4"/>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6150"/>
    <w:rsid w:val="00376464"/>
    <w:rsid w:val="00377206"/>
    <w:rsid w:val="003779AD"/>
    <w:rsid w:val="00377B60"/>
    <w:rsid w:val="00377D6E"/>
    <w:rsid w:val="00377DF0"/>
    <w:rsid w:val="00382099"/>
    <w:rsid w:val="00382300"/>
    <w:rsid w:val="00383336"/>
    <w:rsid w:val="00383573"/>
    <w:rsid w:val="003840AE"/>
    <w:rsid w:val="003853B7"/>
    <w:rsid w:val="00385400"/>
    <w:rsid w:val="003865DB"/>
    <w:rsid w:val="00386A67"/>
    <w:rsid w:val="00386C2C"/>
    <w:rsid w:val="00387236"/>
    <w:rsid w:val="00387F33"/>
    <w:rsid w:val="00390D17"/>
    <w:rsid w:val="003930EC"/>
    <w:rsid w:val="00393328"/>
    <w:rsid w:val="00393617"/>
    <w:rsid w:val="00394163"/>
    <w:rsid w:val="00394B0D"/>
    <w:rsid w:val="00396117"/>
    <w:rsid w:val="003973D3"/>
    <w:rsid w:val="003976E1"/>
    <w:rsid w:val="00397995"/>
    <w:rsid w:val="00397E33"/>
    <w:rsid w:val="00397FD5"/>
    <w:rsid w:val="003A4359"/>
    <w:rsid w:val="003B0197"/>
    <w:rsid w:val="003B01DF"/>
    <w:rsid w:val="003B0F5E"/>
    <w:rsid w:val="003B160E"/>
    <w:rsid w:val="003B2267"/>
    <w:rsid w:val="003B2AED"/>
    <w:rsid w:val="003B325E"/>
    <w:rsid w:val="003B3756"/>
    <w:rsid w:val="003B4B4B"/>
    <w:rsid w:val="003B6004"/>
    <w:rsid w:val="003B6210"/>
    <w:rsid w:val="003B674A"/>
    <w:rsid w:val="003B697C"/>
    <w:rsid w:val="003B6EDE"/>
    <w:rsid w:val="003C1380"/>
    <w:rsid w:val="003C1B32"/>
    <w:rsid w:val="003C240A"/>
    <w:rsid w:val="003C2B4B"/>
    <w:rsid w:val="003C3F0E"/>
    <w:rsid w:val="003C4104"/>
    <w:rsid w:val="003C666F"/>
    <w:rsid w:val="003C7847"/>
    <w:rsid w:val="003D07C7"/>
    <w:rsid w:val="003D1366"/>
    <w:rsid w:val="003D23F5"/>
    <w:rsid w:val="003D2C49"/>
    <w:rsid w:val="003D382C"/>
    <w:rsid w:val="003D3A4E"/>
    <w:rsid w:val="003D3AC3"/>
    <w:rsid w:val="003D7680"/>
    <w:rsid w:val="003E0772"/>
    <w:rsid w:val="003E08B9"/>
    <w:rsid w:val="003E166E"/>
    <w:rsid w:val="003E35EB"/>
    <w:rsid w:val="003E4379"/>
    <w:rsid w:val="003E5277"/>
    <w:rsid w:val="003E57A5"/>
    <w:rsid w:val="003E7072"/>
    <w:rsid w:val="003E7B26"/>
    <w:rsid w:val="003E7C01"/>
    <w:rsid w:val="003E7CF4"/>
    <w:rsid w:val="003F043F"/>
    <w:rsid w:val="003F130F"/>
    <w:rsid w:val="003F13D9"/>
    <w:rsid w:val="003F16B0"/>
    <w:rsid w:val="003F1F7C"/>
    <w:rsid w:val="003F2E0C"/>
    <w:rsid w:val="003F4F70"/>
    <w:rsid w:val="003F73AF"/>
    <w:rsid w:val="003F7921"/>
    <w:rsid w:val="004017B1"/>
    <w:rsid w:val="00403ADD"/>
    <w:rsid w:val="00404D8A"/>
    <w:rsid w:val="00405106"/>
    <w:rsid w:val="004100CA"/>
    <w:rsid w:val="00411082"/>
    <w:rsid w:val="00414DAF"/>
    <w:rsid w:val="004169C0"/>
    <w:rsid w:val="0042094F"/>
    <w:rsid w:val="00421E5D"/>
    <w:rsid w:val="00422123"/>
    <w:rsid w:val="00422536"/>
    <w:rsid w:val="00422E9C"/>
    <w:rsid w:val="00426D0E"/>
    <w:rsid w:val="00427174"/>
    <w:rsid w:val="00430901"/>
    <w:rsid w:val="0043226B"/>
    <w:rsid w:val="00433990"/>
    <w:rsid w:val="0043442B"/>
    <w:rsid w:val="00435187"/>
    <w:rsid w:val="004357EB"/>
    <w:rsid w:val="00436236"/>
    <w:rsid w:val="00437624"/>
    <w:rsid w:val="0044079A"/>
    <w:rsid w:val="0044096E"/>
    <w:rsid w:val="00442462"/>
    <w:rsid w:val="004431F2"/>
    <w:rsid w:val="00445747"/>
    <w:rsid w:val="00445B6B"/>
    <w:rsid w:val="004461A6"/>
    <w:rsid w:val="0044653B"/>
    <w:rsid w:val="0044681E"/>
    <w:rsid w:val="00446A6D"/>
    <w:rsid w:val="0044788B"/>
    <w:rsid w:val="00447B09"/>
    <w:rsid w:val="00450C7E"/>
    <w:rsid w:val="00450E5B"/>
    <w:rsid w:val="0045165D"/>
    <w:rsid w:val="00451F66"/>
    <w:rsid w:val="00452ACF"/>
    <w:rsid w:val="00453142"/>
    <w:rsid w:val="00453548"/>
    <w:rsid w:val="00453F69"/>
    <w:rsid w:val="00454933"/>
    <w:rsid w:val="004606BB"/>
    <w:rsid w:val="0046217C"/>
    <w:rsid w:val="00463065"/>
    <w:rsid w:val="00466012"/>
    <w:rsid w:val="00466815"/>
    <w:rsid w:val="00470159"/>
    <w:rsid w:val="00471EB3"/>
    <w:rsid w:val="0047229F"/>
    <w:rsid w:val="00472766"/>
    <w:rsid w:val="00474536"/>
    <w:rsid w:val="0047669F"/>
    <w:rsid w:val="00476ABE"/>
    <w:rsid w:val="00477243"/>
    <w:rsid w:val="004828E7"/>
    <w:rsid w:val="004846AE"/>
    <w:rsid w:val="00485F8A"/>
    <w:rsid w:val="004875D5"/>
    <w:rsid w:val="00487991"/>
    <w:rsid w:val="00491D64"/>
    <w:rsid w:val="00492B4B"/>
    <w:rsid w:val="00493B3F"/>
    <w:rsid w:val="00493EE7"/>
    <w:rsid w:val="00493EF1"/>
    <w:rsid w:val="004947A1"/>
    <w:rsid w:val="00494918"/>
    <w:rsid w:val="004975E7"/>
    <w:rsid w:val="004A00F2"/>
    <w:rsid w:val="004A1573"/>
    <w:rsid w:val="004A1B8F"/>
    <w:rsid w:val="004A1D90"/>
    <w:rsid w:val="004A206B"/>
    <w:rsid w:val="004A3D9C"/>
    <w:rsid w:val="004A4001"/>
    <w:rsid w:val="004A6511"/>
    <w:rsid w:val="004A6E48"/>
    <w:rsid w:val="004A7371"/>
    <w:rsid w:val="004A73E6"/>
    <w:rsid w:val="004A7BE5"/>
    <w:rsid w:val="004A7D04"/>
    <w:rsid w:val="004B075C"/>
    <w:rsid w:val="004B122C"/>
    <w:rsid w:val="004B1FC6"/>
    <w:rsid w:val="004B26F4"/>
    <w:rsid w:val="004B3101"/>
    <w:rsid w:val="004B38F0"/>
    <w:rsid w:val="004B5CA7"/>
    <w:rsid w:val="004B722A"/>
    <w:rsid w:val="004C226E"/>
    <w:rsid w:val="004C3ABF"/>
    <w:rsid w:val="004C4BDF"/>
    <w:rsid w:val="004C5B20"/>
    <w:rsid w:val="004C5C2A"/>
    <w:rsid w:val="004C781B"/>
    <w:rsid w:val="004D0570"/>
    <w:rsid w:val="004D1727"/>
    <w:rsid w:val="004D2588"/>
    <w:rsid w:val="004D32F0"/>
    <w:rsid w:val="004D344A"/>
    <w:rsid w:val="004D4594"/>
    <w:rsid w:val="004D4795"/>
    <w:rsid w:val="004D4FA7"/>
    <w:rsid w:val="004D5724"/>
    <w:rsid w:val="004D607F"/>
    <w:rsid w:val="004E01C0"/>
    <w:rsid w:val="004E057E"/>
    <w:rsid w:val="004E1D0A"/>
    <w:rsid w:val="004E214A"/>
    <w:rsid w:val="004E4D51"/>
    <w:rsid w:val="004E573D"/>
    <w:rsid w:val="004E6D6D"/>
    <w:rsid w:val="004E79E9"/>
    <w:rsid w:val="004E7BEC"/>
    <w:rsid w:val="004F08B7"/>
    <w:rsid w:val="004F106D"/>
    <w:rsid w:val="004F3DBF"/>
    <w:rsid w:val="004F4640"/>
    <w:rsid w:val="004F4FB8"/>
    <w:rsid w:val="004F5665"/>
    <w:rsid w:val="004F5E94"/>
    <w:rsid w:val="004F7897"/>
    <w:rsid w:val="005005B0"/>
    <w:rsid w:val="005012ED"/>
    <w:rsid w:val="0050149D"/>
    <w:rsid w:val="00502C8B"/>
    <w:rsid w:val="0050317B"/>
    <w:rsid w:val="005036D5"/>
    <w:rsid w:val="00507072"/>
    <w:rsid w:val="005105BD"/>
    <w:rsid w:val="00512271"/>
    <w:rsid w:val="00512A8A"/>
    <w:rsid w:val="005146A8"/>
    <w:rsid w:val="00515587"/>
    <w:rsid w:val="0051663C"/>
    <w:rsid w:val="00516D4C"/>
    <w:rsid w:val="00516FCE"/>
    <w:rsid w:val="0052025B"/>
    <w:rsid w:val="005214CC"/>
    <w:rsid w:val="005219FD"/>
    <w:rsid w:val="00522C0D"/>
    <w:rsid w:val="005232F5"/>
    <w:rsid w:val="005234DE"/>
    <w:rsid w:val="00523F91"/>
    <w:rsid w:val="005248DC"/>
    <w:rsid w:val="00524B5B"/>
    <w:rsid w:val="00524C76"/>
    <w:rsid w:val="005267AF"/>
    <w:rsid w:val="005310C3"/>
    <w:rsid w:val="00534C4C"/>
    <w:rsid w:val="005357C6"/>
    <w:rsid w:val="005357F3"/>
    <w:rsid w:val="0053592B"/>
    <w:rsid w:val="00535995"/>
    <w:rsid w:val="00537171"/>
    <w:rsid w:val="00541FFE"/>
    <w:rsid w:val="00542887"/>
    <w:rsid w:val="00542A9D"/>
    <w:rsid w:val="0054303F"/>
    <w:rsid w:val="005445CD"/>
    <w:rsid w:val="00546522"/>
    <w:rsid w:val="00547642"/>
    <w:rsid w:val="005501ED"/>
    <w:rsid w:val="0055131B"/>
    <w:rsid w:val="00551719"/>
    <w:rsid w:val="00552104"/>
    <w:rsid w:val="0055216C"/>
    <w:rsid w:val="00552499"/>
    <w:rsid w:val="005527CC"/>
    <w:rsid w:val="005528FE"/>
    <w:rsid w:val="00552BB0"/>
    <w:rsid w:val="00552EC5"/>
    <w:rsid w:val="00554B63"/>
    <w:rsid w:val="00556CA9"/>
    <w:rsid w:val="0055709F"/>
    <w:rsid w:val="00560498"/>
    <w:rsid w:val="00562D21"/>
    <w:rsid w:val="005632ED"/>
    <w:rsid w:val="00563AAD"/>
    <w:rsid w:val="00563BCF"/>
    <w:rsid w:val="005646FD"/>
    <w:rsid w:val="0056677B"/>
    <w:rsid w:val="00566D8F"/>
    <w:rsid w:val="00571867"/>
    <w:rsid w:val="00571DB6"/>
    <w:rsid w:val="00571F83"/>
    <w:rsid w:val="0057216D"/>
    <w:rsid w:val="005721D6"/>
    <w:rsid w:val="00572E2C"/>
    <w:rsid w:val="00573D43"/>
    <w:rsid w:val="005740FE"/>
    <w:rsid w:val="00574616"/>
    <w:rsid w:val="0057497D"/>
    <w:rsid w:val="005749F3"/>
    <w:rsid w:val="00575B6A"/>
    <w:rsid w:val="00576635"/>
    <w:rsid w:val="005766DD"/>
    <w:rsid w:val="00576F3C"/>
    <w:rsid w:val="00580659"/>
    <w:rsid w:val="00580E12"/>
    <w:rsid w:val="005816AB"/>
    <w:rsid w:val="00581EF4"/>
    <w:rsid w:val="00582011"/>
    <w:rsid w:val="00582583"/>
    <w:rsid w:val="00583F90"/>
    <w:rsid w:val="00584F86"/>
    <w:rsid w:val="0058516C"/>
    <w:rsid w:val="00585253"/>
    <w:rsid w:val="00585428"/>
    <w:rsid w:val="00586A4A"/>
    <w:rsid w:val="005909C3"/>
    <w:rsid w:val="00591EE6"/>
    <w:rsid w:val="00591FD9"/>
    <w:rsid w:val="00592DFB"/>
    <w:rsid w:val="0059324B"/>
    <w:rsid w:val="0059379E"/>
    <w:rsid w:val="0059440E"/>
    <w:rsid w:val="00594DD3"/>
    <w:rsid w:val="00595D25"/>
    <w:rsid w:val="005A28F2"/>
    <w:rsid w:val="005A334E"/>
    <w:rsid w:val="005A412B"/>
    <w:rsid w:val="005A41C7"/>
    <w:rsid w:val="005A5852"/>
    <w:rsid w:val="005A7D76"/>
    <w:rsid w:val="005B0BA3"/>
    <w:rsid w:val="005B2FB3"/>
    <w:rsid w:val="005B3E99"/>
    <w:rsid w:val="005B4FB5"/>
    <w:rsid w:val="005B629E"/>
    <w:rsid w:val="005B6CA9"/>
    <w:rsid w:val="005B7A73"/>
    <w:rsid w:val="005C0380"/>
    <w:rsid w:val="005C2AD9"/>
    <w:rsid w:val="005C4C46"/>
    <w:rsid w:val="005C5992"/>
    <w:rsid w:val="005C6EAE"/>
    <w:rsid w:val="005D08B6"/>
    <w:rsid w:val="005D1243"/>
    <w:rsid w:val="005D168D"/>
    <w:rsid w:val="005D1A24"/>
    <w:rsid w:val="005D1FD1"/>
    <w:rsid w:val="005D2346"/>
    <w:rsid w:val="005D2438"/>
    <w:rsid w:val="005D2473"/>
    <w:rsid w:val="005D4CAE"/>
    <w:rsid w:val="005D5461"/>
    <w:rsid w:val="005D578E"/>
    <w:rsid w:val="005E037D"/>
    <w:rsid w:val="005E0759"/>
    <w:rsid w:val="005E1934"/>
    <w:rsid w:val="005E2BD8"/>
    <w:rsid w:val="005E4F4A"/>
    <w:rsid w:val="005E5366"/>
    <w:rsid w:val="005E5373"/>
    <w:rsid w:val="005E5E17"/>
    <w:rsid w:val="005F068A"/>
    <w:rsid w:val="005F0C59"/>
    <w:rsid w:val="005F13F9"/>
    <w:rsid w:val="005F243B"/>
    <w:rsid w:val="005F46B7"/>
    <w:rsid w:val="005F4F08"/>
    <w:rsid w:val="005F6A5B"/>
    <w:rsid w:val="00600A3B"/>
    <w:rsid w:val="00600D88"/>
    <w:rsid w:val="00601544"/>
    <w:rsid w:val="00602FCB"/>
    <w:rsid w:val="006047F3"/>
    <w:rsid w:val="00605501"/>
    <w:rsid w:val="00606EEC"/>
    <w:rsid w:val="0061011E"/>
    <w:rsid w:val="0061265F"/>
    <w:rsid w:val="00612D60"/>
    <w:rsid w:val="006147BB"/>
    <w:rsid w:val="0061508D"/>
    <w:rsid w:val="00615315"/>
    <w:rsid w:val="00615F03"/>
    <w:rsid w:val="00616740"/>
    <w:rsid w:val="006169C3"/>
    <w:rsid w:val="00616CFB"/>
    <w:rsid w:val="00617422"/>
    <w:rsid w:val="006214EA"/>
    <w:rsid w:val="00623C68"/>
    <w:rsid w:val="00623EE5"/>
    <w:rsid w:val="00625B15"/>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61C1"/>
    <w:rsid w:val="006362F1"/>
    <w:rsid w:val="006365FF"/>
    <w:rsid w:val="00636EEC"/>
    <w:rsid w:val="006371A9"/>
    <w:rsid w:val="006376A5"/>
    <w:rsid w:val="0064047F"/>
    <w:rsid w:val="00641CAF"/>
    <w:rsid w:val="00643052"/>
    <w:rsid w:val="00643E51"/>
    <w:rsid w:val="00644902"/>
    <w:rsid w:val="0064535B"/>
    <w:rsid w:val="0064602D"/>
    <w:rsid w:val="00651212"/>
    <w:rsid w:val="00651DAA"/>
    <w:rsid w:val="0065309D"/>
    <w:rsid w:val="006567A7"/>
    <w:rsid w:val="00657FCB"/>
    <w:rsid w:val="00660B6D"/>
    <w:rsid w:val="00661129"/>
    <w:rsid w:val="00661798"/>
    <w:rsid w:val="0066374E"/>
    <w:rsid w:val="00666FBE"/>
    <w:rsid w:val="00667945"/>
    <w:rsid w:val="006701D4"/>
    <w:rsid w:val="00670476"/>
    <w:rsid w:val="0067313A"/>
    <w:rsid w:val="00673558"/>
    <w:rsid w:val="00673F96"/>
    <w:rsid w:val="00675903"/>
    <w:rsid w:val="00680175"/>
    <w:rsid w:val="0068055F"/>
    <w:rsid w:val="00680763"/>
    <w:rsid w:val="00680BA4"/>
    <w:rsid w:val="00681C4C"/>
    <w:rsid w:val="00681F51"/>
    <w:rsid w:val="00682098"/>
    <w:rsid w:val="0068388A"/>
    <w:rsid w:val="00683DB0"/>
    <w:rsid w:val="006848B4"/>
    <w:rsid w:val="006854F8"/>
    <w:rsid w:val="00685D85"/>
    <w:rsid w:val="00685E5A"/>
    <w:rsid w:val="006875EC"/>
    <w:rsid w:val="00690397"/>
    <w:rsid w:val="00690FF0"/>
    <w:rsid w:val="00691272"/>
    <w:rsid w:val="00692756"/>
    <w:rsid w:val="006928F7"/>
    <w:rsid w:val="00692D30"/>
    <w:rsid w:val="00693366"/>
    <w:rsid w:val="00693DF7"/>
    <w:rsid w:val="006954BE"/>
    <w:rsid w:val="006958A5"/>
    <w:rsid w:val="006959EF"/>
    <w:rsid w:val="00696390"/>
    <w:rsid w:val="00697456"/>
    <w:rsid w:val="006A080C"/>
    <w:rsid w:val="006A0989"/>
    <w:rsid w:val="006A1DD6"/>
    <w:rsid w:val="006A2177"/>
    <w:rsid w:val="006A2353"/>
    <w:rsid w:val="006A27E0"/>
    <w:rsid w:val="006A29EF"/>
    <w:rsid w:val="006A37C6"/>
    <w:rsid w:val="006A4A40"/>
    <w:rsid w:val="006A58FC"/>
    <w:rsid w:val="006A6B77"/>
    <w:rsid w:val="006A735A"/>
    <w:rsid w:val="006A77D4"/>
    <w:rsid w:val="006B051F"/>
    <w:rsid w:val="006B13B6"/>
    <w:rsid w:val="006B2D28"/>
    <w:rsid w:val="006B3FCC"/>
    <w:rsid w:val="006B4190"/>
    <w:rsid w:val="006B45EA"/>
    <w:rsid w:val="006B4E96"/>
    <w:rsid w:val="006B63D6"/>
    <w:rsid w:val="006B732A"/>
    <w:rsid w:val="006B744E"/>
    <w:rsid w:val="006C0043"/>
    <w:rsid w:val="006C09D4"/>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49E7"/>
    <w:rsid w:val="006D4B3F"/>
    <w:rsid w:val="006D4D3F"/>
    <w:rsid w:val="006D5BB9"/>
    <w:rsid w:val="006D69E8"/>
    <w:rsid w:val="006E03B4"/>
    <w:rsid w:val="006E04E0"/>
    <w:rsid w:val="006E065E"/>
    <w:rsid w:val="006E4152"/>
    <w:rsid w:val="006E50B3"/>
    <w:rsid w:val="006E7E94"/>
    <w:rsid w:val="006F0AC5"/>
    <w:rsid w:val="006F0C5B"/>
    <w:rsid w:val="006F0D5B"/>
    <w:rsid w:val="006F158D"/>
    <w:rsid w:val="006F20C8"/>
    <w:rsid w:val="006F5FCE"/>
    <w:rsid w:val="006F60A8"/>
    <w:rsid w:val="007003EC"/>
    <w:rsid w:val="00700B8A"/>
    <w:rsid w:val="007011DF"/>
    <w:rsid w:val="00701F3A"/>
    <w:rsid w:val="0070239B"/>
    <w:rsid w:val="007024C9"/>
    <w:rsid w:val="00703B5D"/>
    <w:rsid w:val="0070491A"/>
    <w:rsid w:val="007055B4"/>
    <w:rsid w:val="00707487"/>
    <w:rsid w:val="007114E0"/>
    <w:rsid w:val="00712532"/>
    <w:rsid w:val="00712D3A"/>
    <w:rsid w:val="0071314F"/>
    <w:rsid w:val="00713DC7"/>
    <w:rsid w:val="00713E7E"/>
    <w:rsid w:val="00713EF9"/>
    <w:rsid w:val="00717689"/>
    <w:rsid w:val="00720AB2"/>
    <w:rsid w:val="0072102A"/>
    <w:rsid w:val="007215A6"/>
    <w:rsid w:val="00723396"/>
    <w:rsid w:val="0072381F"/>
    <w:rsid w:val="00723F6B"/>
    <w:rsid w:val="00724442"/>
    <w:rsid w:val="00724EDE"/>
    <w:rsid w:val="007267FE"/>
    <w:rsid w:val="0072769A"/>
    <w:rsid w:val="00730690"/>
    <w:rsid w:val="007311EE"/>
    <w:rsid w:val="00732F6D"/>
    <w:rsid w:val="00733FA4"/>
    <w:rsid w:val="007346AC"/>
    <w:rsid w:val="0073625E"/>
    <w:rsid w:val="00736A8C"/>
    <w:rsid w:val="00741553"/>
    <w:rsid w:val="007415C0"/>
    <w:rsid w:val="00741B10"/>
    <w:rsid w:val="00741B49"/>
    <w:rsid w:val="00742574"/>
    <w:rsid w:val="00744A45"/>
    <w:rsid w:val="007467A3"/>
    <w:rsid w:val="00747067"/>
    <w:rsid w:val="00747515"/>
    <w:rsid w:val="00752773"/>
    <w:rsid w:val="00753AF1"/>
    <w:rsid w:val="00753B39"/>
    <w:rsid w:val="0075458D"/>
    <w:rsid w:val="0075490F"/>
    <w:rsid w:val="007551D2"/>
    <w:rsid w:val="00755799"/>
    <w:rsid w:val="00755BEB"/>
    <w:rsid w:val="00757287"/>
    <w:rsid w:val="0075785B"/>
    <w:rsid w:val="00760615"/>
    <w:rsid w:val="00760656"/>
    <w:rsid w:val="007609EA"/>
    <w:rsid w:val="00760D42"/>
    <w:rsid w:val="007649AB"/>
    <w:rsid w:val="007653FB"/>
    <w:rsid w:val="007659F3"/>
    <w:rsid w:val="00765E58"/>
    <w:rsid w:val="00765E9C"/>
    <w:rsid w:val="00766E4E"/>
    <w:rsid w:val="007715BB"/>
    <w:rsid w:val="00773077"/>
    <w:rsid w:val="0077327A"/>
    <w:rsid w:val="0077357D"/>
    <w:rsid w:val="0077437D"/>
    <w:rsid w:val="00776E04"/>
    <w:rsid w:val="00777353"/>
    <w:rsid w:val="00777C1E"/>
    <w:rsid w:val="00780A6A"/>
    <w:rsid w:val="00780D5F"/>
    <w:rsid w:val="00781093"/>
    <w:rsid w:val="007825CA"/>
    <w:rsid w:val="007826E7"/>
    <w:rsid w:val="00783DFA"/>
    <w:rsid w:val="007841AC"/>
    <w:rsid w:val="00786492"/>
    <w:rsid w:val="00792274"/>
    <w:rsid w:val="00792296"/>
    <w:rsid w:val="007928A2"/>
    <w:rsid w:val="00792AD7"/>
    <w:rsid w:val="0079305E"/>
    <w:rsid w:val="00793DB3"/>
    <w:rsid w:val="00794907"/>
    <w:rsid w:val="00795673"/>
    <w:rsid w:val="00795CFD"/>
    <w:rsid w:val="007A028A"/>
    <w:rsid w:val="007A1A33"/>
    <w:rsid w:val="007A1EE8"/>
    <w:rsid w:val="007A208D"/>
    <w:rsid w:val="007A21D7"/>
    <w:rsid w:val="007A2914"/>
    <w:rsid w:val="007A3BE0"/>
    <w:rsid w:val="007A44EF"/>
    <w:rsid w:val="007A4DDF"/>
    <w:rsid w:val="007A541B"/>
    <w:rsid w:val="007A5611"/>
    <w:rsid w:val="007A574B"/>
    <w:rsid w:val="007A64B5"/>
    <w:rsid w:val="007A7AD7"/>
    <w:rsid w:val="007A7C53"/>
    <w:rsid w:val="007A7CF1"/>
    <w:rsid w:val="007A7DB9"/>
    <w:rsid w:val="007B06DD"/>
    <w:rsid w:val="007B18E6"/>
    <w:rsid w:val="007B2777"/>
    <w:rsid w:val="007B2C49"/>
    <w:rsid w:val="007B3946"/>
    <w:rsid w:val="007B3B84"/>
    <w:rsid w:val="007B403D"/>
    <w:rsid w:val="007B41C2"/>
    <w:rsid w:val="007B4517"/>
    <w:rsid w:val="007B455D"/>
    <w:rsid w:val="007B468C"/>
    <w:rsid w:val="007B5283"/>
    <w:rsid w:val="007B5660"/>
    <w:rsid w:val="007B6168"/>
    <w:rsid w:val="007B63CD"/>
    <w:rsid w:val="007B7DC9"/>
    <w:rsid w:val="007C0D8F"/>
    <w:rsid w:val="007C14D5"/>
    <w:rsid w:val="007C2A9D"/>
    <w:rsid w:val="007C2AF1"/>
    <w:rsid w:val="007C4157"/>
    <w:rsid w:val="007C450E"/>
    <w:rsid w:val="007C5935"/>
    <w:rsid w:val="007C5998"/>
    <w:rsid w:val="007C5F6D"/>
    <w:rsid w:val="007C7BEB"/>
    <w:rsid w:val="007D014F"/>
    <w:rsid w:val="007D07D1"/>
    <w:rsid w:val="007D0E97"/>
    <w:rsid w:val="007D140A"/>
    <w:rsid w:val="007D31D9"/>
    <w:rsid w:val="007D31DB"/>
    <w:rsid w:val="007D4362"/>
    <w:rsid w:val="007D4370"/>
    <w:rsid w:val="007D43EC"/>
    <w:rsid w:val="007D4B74"/>
    <w:rsid w:val="007D5BD8"/>
    <w:rsid w:val="007D74C1"/>
    <w:rsid w:val="007E0175"/>
    <w:rsid w:val="007E1DB6"/>
    <w:rsid w:val="007E4B94"/>
    <w:rsid w:val="007F0472"/>
    <w:rsid w:val="007F09F1"/>
    <w:rsid w:val="007F1782"/>
    <w:rsid w:val="007F2765"/>
    <w:rsid w:val="007F4A52"/>
    <w:rsid w:val="007F4E8A"/>
    <w:rsid w:val="007F5201"/>
    <w:rsid w:val="007F6242"/>
    <w:rsid w:val="0080144F"/>
    <w:rsid w:val="008019D5"/>
    <w:rsid w:val="00801E02"/>
    <w:rsid w:val="00802580"/>
    <w:rsid w:val="00802D6D"/>
    <w:rsid w:val="008030C7"/>
    <w:rsid w:val="008041BF"/>
    <w:rsid w:val="00805CD8"/>
    <w:rsid w:val="008062DD"/>
    <w:rsid w:val="00806E2C"/>
    <w:rsid w:val="00807D3F"/>
    <w:rsid w:val="0081028D"/>
    <w:rsid w:val="00810EFC"/>
    <w:rsid w:val="0081327A"/>
    <w:rsid w:val="0081432B"/>
    <w:rsid w:val="008165CE"/>
    <w:rsid w:val="00817066"/>
    <w:rsid w:val="008207F3"/>
    <w:rsid w:val="008216E6"/>
    <w:rsid w:val="00821892"/>
    <w:rsid w:val="008235CB"/>
    <w:rsid w:val="0082414C"/>
    <w:rsid w:val="008247D8"/>
    <w:rsid w:val="00824C2A"/>
    <w:rsid w:val="0082507F"/>
    <w:rsid w:val="0082508B"/>
    <w:rsid w:val="008261CF"/>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B"/>
    <w:rsid w:val="008366ED"/>
    <w:rsid w:val="0083714F"/>
    <w:rsid w:val="00840FCB"/>
    <w:rsid w:val="008410BA"/>
    <w:rsid w:val="00841400"/>
    <w:rsid w:val="00841D0F"/>
    <w:rsid w:val="008445DC"/>
    <w:rsid w:val="00844C97"/>
    <w:rsid w:val="008457DB"/>
    <w:rsid w:val="00846059"/>
    <w:rsid w:val="008508D8"/>
    <w:rsid w:val="008513D9"/>
    <w:rsid w:val="0085152D"/>
    <w:rsid w:val="00851C28"/>
    <w:rsid w:val="008526BD"/>
    <w:rsid w:val="00852E2C"/>
    <w:rsid w:val="008546D9"/>
    <w:rsid w:val="00854846"/>
    <w:rsid w:val="00855CAF"/>
    <w:rsid w:val="00856560"/>
    <w:rsid w:val="008576BD"/>
    <w:rsid w:val="00860365"/>
    <w:rsid w:val="00860649"/>
    <w:rsid w:val="00860C8B"/>
    <w:rsid w:val="008613B5"/>
    <w:rsid w:val="008623F5"/>
    <w:rsid w:val="008645F9"/>
    <w:rsid w:val="008650AC"/>
    <w:rsid w:val="008650F9"/>
    <w:rsid w:val="008656EB"/>
    <w:rsid w:val="00865F92"/>
    <w:rsid w:val="00865F9D"/>
    <w:rsid w:val="00866938"/>
    <w:rsid w:val="00866C17"/>
    <w:rsid w:val="00866EF8"/>
    <w:rsid w:val="008712EF"/>
    <w:rsid w:val="008719F0"/>
    <w:rsid w:val="0087226F"/>
    <w:rsid w:val="00873185"/>
    <w:rsid w:val="00873AAF"/>
    <w:rsid w:val="00873FFD"/>
    <w:rsid w:val="008747F6"/>
    <w:rsid w:val="0087627D"/>
    <w:rsid w:val="0087796B"/>
    <w:rsid w:val="00881F1D"/>
    <w:rsid w:val="00883866"/>
    <w:rsid w:val="00885AB1"/>
    <w:rsid w:val="00886B5C"/>
    <w:rsid w:val="00886DD1"/>
    <w:rsid w:val="00890D52"/>
    <w:rsid w:val="00892034"/>
    <w:rsid w:val="00893333"/>
    <w:rsid w:val="008937E4"/>
    <w:rsid w:val="00894076"/>
    <w:rsid w:val="008945F4"/>
    <w:rsid w:val="0089543F"/>
    <w:rsid w:val="008972DA"/>
    <w:rsid w:val="00897E8C"/>
    <w:rsid w:val="008A01F8"/>
    <w:rsid w:val="008A0792"/>
    <w:rsid w:val="008A0B1A"/>
    <w:rsid w:val="008A39B6"/>
    <w:rsid w:val="008A48D6"/>
    <w:rsid w:val="008A48F5"/>
    <w:rsid w:val="008A494E"/>
    <w:rsid w:val="008A563C"/>
    <w:rsid w:val="008B0B30"/>
    <w:rsid w:val="008B1FCB"/>
    <w:rsid w:val="008B3482"/>
    <w:rsid w:val="008B5657"/>
    <w:rsid w:val="008B5A8B"/>
    <w:rsid w:val="008B5A90"/>
    <w:rsid w:val="008B6417"/>
    <w:rsid w:val="008B7315"/>
    <w:rsid w:val="008C0A18"/>
    <w:rsid w:val="008C1F75"/>
    <w:rsid w:val="008C2352"/>
    <w:rsid w:val="008C24DD"/>
    <w:rsid w:val="008C31FA"/>
    <w:rsid w:val="008C3642"/>
    <w:rsid w:val="008C3839"/>
    <w:rsid w:val="008C4255"/>
    <w:rsid w:val="008C4E3F"/>
    <w:rsid w:val="008C56DC"/>
    <w:rsid w:val="008C5710"/>
    <w:rsid w:val="008C6132"/>
    <w:rsid w:val="008C66E6"/>
    <w:rsid w:val="008C78E1"/>
    <w:rsid w:val="008C7C85"/>
    <w:rsid w:val="008D038E"/>
    <w:rsid w:val="008D1539"/>
    <w:rsid w:val="008D1707"/>
    <w:rsid w:val="008D1812"/>
    <w:rsid w:val="008D1905"/>
    <w:rsid w:val="008D2049"/>
    <w:rsid w:val="008D4BCA"/>
    <w:rsid w:val="008D590F"/>
    <w:rsid w:val="008D6679"/>
    <w:rsid w:val="008D6F2B"/>
    <w:rsid w:val="008E0776"/>
    <w:rsid w:val="008E0EA7"/>
    <w:rsid w:val="008E16F8"/>
    <w:rsid w:val="008E21B8"/>
    <w:rsid w:val="008E2691"/>
    <w:rsid w:val="008E443D"/>
    <w:rsid w:val="008E471E"/>
    <w:rsid w:val="008E4EA4"/>
    <w:rsid w:val="008E6422"/>
    <w:rsid w:val="008E6649"/>
    <w:rsid w:val="008E71F9"/>
    <w:rsid w:val="008E7C6A"/>
    <w:rsid w:val="008F056C"/>
    <w:rsid w:val="008F06C1"/>
    <w:rsid w:val="008F0847"/>
    <w:rsid w:val="008F0F76"/>
    <w:rsid w:val="008F1650"/>
    <w:rsid w:val="008F2BF4"/>
    <w:rsid w:val="008F687E"/>
    <w:rsid w:val="008F6C7B"/>
    <w:rsid w:val="008F7AF8"/>
    <w:rsid w:val="008F7E04"/>
    <w:rsid w:val="00900153"/>
    <w:rsid w:val="00900D91"/>
    <w:rsid w:val="00902EDC"/>
    <w:rsid w:val="009037C1"/>
    <w:rsid w:val="0090554C"/>
    <w:rsid w:val="009058D8"/>
    <w:rsid w:val="00906E31"/>
    <w:rsid w:val="0091283E"/>
    <w:rsid w:val="00912C13"/>
    <w:rsid w:val="00913B22"/>
    <w:rsid w:val="0091403E"/>
    <w:rsid w:val="00914284"/>
    <w:rsid w:val="009143A4"/>
    <w:rsid w:val="00915934"/>
    <w:rsid w:val="0091671F"/>
    <w:rsid w:val="00917B9E"/>
    <w:rsid w:val="00921214"/>
    <w:rsid w:val="00921EAE"/>
    <w:rsid w:val="0092253B"/>
    <w:rsid w:val="009237B0"/>
    <w:rsid w:val="00924089"/>
    <w:rsid w:val="009241B9"/>
    <w:rsid w:val="0092474E"/>
    <w:rsid w:val="0092581A"/>
    <w:rsid w:val="00925F78"/>
    <w:rsid w:val="00926E7C"/>
    <w:rsid w:val="00926F0B"/>
    <w:rsid w:val="00930395"/>
    <w:rsid w:val="009307CD"/>
    <w:rsid w:val="00931DD2"/>
    <w:rsid w:val="00933164"/>
    <w:rsid w:val="009335E2"/>
    <w:rsid w:val="00934DC1"/>
    <w:rsid w:val="009350ED"/>
    <w:rsid w:val="009372C6"/>
    <w:rsid w:val="00937314"/>
    <w:rsid w:val="0094060F"/>
    <w:rsid w:val="0094491A"/>
    <w:rsid w:val="00944DE0"/>
    <w:rsid w:val="0094559F"/>
    <w:rsid w:val="00946480"/>
    <w:rsid w:val="00946AAF"/>
    <w:rsid w:val="009475FD"/>
    <w:rsid w:val="0094776D"/>
    <w:rsid w:val="00951FE1"/>
    <w:rsid w:val="009534CA"/>
    <w:rsid w:val="00954EB6"/>
    <w:rsid w:val="00954F4C"/>
    <w:rsid w:val="009559EE"/>
    <w:rsid w:val="0095616A"/>
    <w:rsid w:val="00956904"/>
    <w:rsid w:val="00957C29"/>
    <w:rsid w:val="00960166"/>
    <w:rsid w:val="0096053F"/>
    <w:rsid w:val="00960C26"/>
    <w:rsid w:val="009623FD"/>
    <w:rsid w:val="00962BFA"/>
    <w:rsid w:val="0096419D"/>
    <w:rsid w:val="0096480E"/>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81CD0"/>
    <w:rsid w:val="0098336C"/>
    <w:rsid w:val="00983409"/>
    <w:rsid w:val="00983B2C"/>
    <w:rsid w:val="009858DF"/>
    <w:rsid w:val="00985CE0"/>
    <w:rsid w:val="009863FD"/>
    <w:rsid w:val="0099071F"/>
    <w:rsid w:val="00992105"/>
    <w:rsid w:val="0099224B"/>
    <w:rsid w:val="0099409A"/>
    <w:rsid w:val="0099468C"/>
    <w:rsid w:val="00996570"/>
    <w:rsid w:val="009A06A4"/>
    <w:rsid w:val="009A0B1C"/>
    <w:rsid w:val="009A1C49"/>
    <w:rsid w:val="009A2F1A"/>
    <w:rsid w:val="009A3433"/>
    <w:rsid w:val="009A3A42"/>
    <w:rsid w:val="009A45E0"/>
    <w:rsid w:val="009A50EF"/>
    <w:rsid w:val="009A5344"/>
    <w:rsid w:val="009B193C"/>
    <w:rsid w:val="009B2503"/>
    <w:rsid w:val="009B4486"/>
    <w:rsid w:val="009B481E"/>
    <w:rsid w:val="009B4B78"/>
    <w:rsid w:val="009B5EE6"/>
    <w:rsid w:val="009B64D2"/>
    <w:rsid w:val="009B757C"/>
    <w:rsid w:val="009B7AD8"/>
    <w:rsid w:val="009B7E09"/>
    <w:rsid w:val="009C0EA8"/>
    <w:rsid w:val="009C11CE"/>
    <w:rsid w:val="009C120B"/>
    <w:rsid w:val="009C1607"/>
    <w:rsid w:val="009C2329"/>
    <w:rsid w:val="009C25F7"/>
    <w:rsid w:val="009C2E20"/>
    <w:rsid w:val="009C3ECB"/>
    <w:rsid w:val="009C40A2"/>
    <w:rsid w:val="009C5152"/>
    <w:rsid w:val="009C5760"/>
    <w:rsid w:val="009C64B5"/>
    <w:rsid w:val="009C6C83"/>
    <w:rsid w:val="009C73C6"/>
    <w:rsid w:val="009C77D7"/>
    <w:rsid w:val="009C7ADD"/>
    <w:rsid w:val="009D0E2E"/>
    <w:rsid w:val="009D104E"/>
    <w:rsid w:val="009D35C6"/>
    <w:rsid w:val="009D4F91"/>
    <w:rsid w:val="009D5446"/>
    <w:rsid w:val="009D703F"/>
    <w:rsid w:val="009D7502"/>
    <w:rsid w:val="009E0C56"/>
    <w:rsid w:val="009E420E"/>
    <w:rsid w:val="009E56DD"/>
    <w:rsid w:val="009E6FE0"/>
    <w:rsid w:val="009E7838"/>
    <w:rsid w:val="009E788F"/>
    <w:rsid w:val="009F0085"/>
    <w:rsid w:val="009F0AF4"/>
    <w:rsid w:val="009F11A9"/>
    <w:rsid w:val="009F11BB"/>
    <w:rsid w:val="009F11D8"/>
    <w:rsid w:val="009F1B6B"/>
    <w:rsid w:val="009F42BB"/>
    <w:rsid w:val="009F4A66"/>
    <w:rsid w:val="009F4C66"/>
    <w:rsid w:val="009F5B1B"/>
    <w:rsid w:val="009F6D4B"/>
    <w:rsid w:val="009F7665"/>
    <w:rsid w:val="00A0162B"/>
    <w:rsid w:val="00A01AEF"/>
    <w:rsid w:val="00A028A6"/>
    <w:rsid w:val="00A03332"/>
    <w:rsid w:val="00A050FB"/>
    <w:rsid w:val="00A0513E"/>
    <w:rsid w:val="00A05EFB"/>
    <w:rsid w:val="00A06111"/>
    <w:rsid w:val="00A068C0"/>
    <w:rsid w:val="00A07DDB"/>
    <w:rsid w:val="00A1043E"/>
    <w:rsid w:val="00A10E82"/>
    <w:rsid w:val="00A11DA6"/>
    <w:rsid w:val="00A13BB9"/>
    <w:rsid w:val="00A1435E"/>
    <w:rsid w:val="00A1660B"/>
    <w:rsid w:val="00A16A18"/>
    <w:rsid w:val="00A17123"/>
    <w:rsid w:val="00A171F5"/>
    <w:rsid w:val="00A174F5"/>
    <w:rsid w:val="00A17E79"/>
    <w:rsid w:val="00A201C0"/>
    <w:rsid w:val="00A207CA"/>
    <w:rsid w:val="00A22D7B"/>
    <w:rsid w:val="00A23119"/>
    <w:rsid w:val="00A23B0F"/>
    <w:rsid w:val="00A24884"/>
    <w:rsid w:val="00A255FB"/>
    <w:rsid w:val="00A25AE5"/>
    <w:rsid w:val="00A26F29"/>
    <w:rsid w:val="00A3050A"/>
    <w:rsid w:val="00A30AB1"/>
    <w:rsid w:val="00A30BED"/>
    <w:rsid w:val="00A31812"/>
    <w:rsid w:val="00A32D70"/>
    <w:rsid w:val="00A36F48"/>
    <w:rsid w:val="00A37083"/>
    <w:rsid w:val="00A37599"/>
    <w:rsid w:val="00A37E5D"/>
    <w:rsid w:val="00A42FCE"/>
    <w:rsid w:val="00A43043"/>
    <w:rsid w:val="00A43D13"/>
    <w:rsid w:val="00A446A0"/>
    <w:rsid w:val="00A45B62"/>
    <w:rsid w:val="00A45EFE"/>
    <w:rsid w:val="00A504ED"/>
    <w:rsid w:val="00A50CBE"/>
    <w:rsid w:val="00A533BE"/>
    <w:rsid w:val="00A54780"/>
    <w:rsid w:val="00A54A6E"/>
    <w:rsid w:val="00A56486"/>
    <w:rsid w:val="00A56A92"/>
    <w:rsid w:val="00A601CF"/>
    <w:rsid w:val="00A60678"/>
    <w:rsid w:val="00A60F1D"/>
    <w:rsid w:val="00A65FE8"/>
    <w:rsid w:val="00A6606F"/>
    <w:rsid w:val="00A67688"/>
    <w:rsid w:val="00A70276"/>
    <w:rsid w:val="00A708B4"/>
    <w:rsid w:val="00A70D39"/>
    <w:rsid w:val="00A71344"/>
    <w:rsid w:val="00A716E5"/>
    <w:rsid w:val="00A71FAC"/>
    <w:rsid w:val="00A72463"/>
    <w:rsid w:val="00A7297E"/>
    <w:rsid w:val="00A73AC9"/>
    <w:rsid w:val="00A73BA6"/>
    <w:rsid w:val="00A74168"/>
    <w:rsid w:val="00A7559F"/>
    <w:rsid w:val="00A758AA"/>
    <w:rsid w:val="00A82847"/>
    <w:rsid w:val="00A831B8"/>
    <w:rsid w:val="00A86DDB"/>
    <w:rsid w:val="00A90830"/>
    <w:rsid w:val="00A92FEB"/>
    <w:rsid w:val="00A9376D"/>
    <w:rsid w:val="00A937CE"/>
    <w:rsid w:val="00A947C0"/>
    <w:rsid w:val="00A94908"/>
    <w:rsid w:val="00A94996"/>
    <w:rsid w:val="00A97408"/>
    <w:rsid w:val="00AA04E7"/>
    <w:rsid w:val="00AA5803"/>
    <w:rsid w:val="00AA5ECE"/>
    <w:rsid w:val="00AA60BF"/>
    <w:rsid w:val="00AB025F"/>
    <w:rsid w:val="00AB10FB"/>
    <w:rsid w:val="00AB162B"/>
    <w:rsid w:val="00AB16C4"/>
    <w:rsid w:val="00AB3291"/>
    <w:rsid w:val="00AB41DD"/>
    <w:rsid w:val="00AB6FA4"/>
    <w:rsid w:val="00AB7591"/>
    <w:rsid w:val="00AC11AD"/>
    <w:rsid w:val="00AC2180"/>
    <w:rsid w:val="00AC2A39"/>
    <w:rsid w:val="00AC327A"/>
    <w:rsid w:val="00AC348A"/>
    <w:rsid w:val="00AC3B8A"/>
    <w:rsid w:val="00AC3D98"/>
    <w:rsid w:val="00AC4FA3"/>
    <w:rsid w:val="00AC5A27"/>
    <w:rsid w:val="00AC620B"/>
    <w:rsid w:val="00AC6C10"/>
    <w:rsid w:val="00AC7261"/>
    <w:rsid w:val="00AC75BD"/>
    <w:rsid w:val="00AC78C1"/>
    <w:rsid w:val="00AD0551"/>
    <w:rsid w:val="00AD172A"/>
    <w:rsid w:val="00AD19C2"/>
    <w:rsid w:val="00AD1E1F"/>
    <w:rsid w:val="00AD2A05"/>
    <w:rsid w:val="00AD4C08"/>
    <w:rsid w:val="00AD52E5"/>
    <w:rsid w:val="00AE0CF8"/>
    <w:rsid w:val="00AE1C06"/>
    <w:rsid w:val="00AE1D02"/>
    <w:rsid w:val="00AE1D46"/>
    <w:rsid w:val="00AE1D71"/>
    <w:rsid w:val="00AE20A3"/>
    <w:rsid w:val="00AE2BD4"/>
    <w:rsid w:val="00AE39A1"/>
    <w:rsid w:val="00AE3D72"/>
    <w:rsid w:val="00AE3FCA"/>
    <w:rsid w:val="00AE5DD4"/>
    <w:rsid w:val="00AE61E3"/>
    <w:rsid w:val="00AE6AAC"/>
    <w:rsid w:val="00AE6E80"/>
    <w:rsid w:val="00AF026B"/>
    <w:rsid w:val="00AF0558"/>
    <w:rsid w:val="00AF28B4"/>
    <w:rsid w:val="00AF2F01"/>
    <w:rsid w:val="00AF353B"/>
    <w:rsid w:val="00AF4C33"/>
    <w:rsid w:val="00AF5FAA"/>
    <w:rsid w:val="00B0018A"/>
    <w:rsid w:val="00B009D4"/>
    <w:rsid w:val="00B00BA7"/>
    <w:rsid w:val="00B01683"/>
    <w:rsid w:val="00B02938"/>
    <w:rsid w:val="00B02E9F"/>
    <w:rsid w:val="00B03819"/>
    <w:rsid w:val="00B049FD"/>
    <w:rsid w:val="00B04B28"/>
    <w:rsid w:val="00B05B7B"/>
    <w:rsid w:val="00B05FA4"/>
    <w:rsid w:val="00B10675"/>
    <w:rsid w:val="00B11C8F"/>
    <w:rsid w:val="00B11F0B"/>
    <w:rsid w:val="00B12D5A"/>
    <w:rsid w:val="00B12FC3"/>
    <w:rsid w:val="00B14144"/>
    <w:rsid w:val="00B15644"/>
    <w:rsid w:val="00B15E19"/>
    <w:rsid w:val="00B16C93"/>
    <w:rsid w:val="00B1702E"/>
    <w:rsid w:val="00B2063C"/>
    <w:rsid w:val="00B20C77"/>
    <w:rsid w:val="00B2253F"/>
    <w:rsid w:val="00B2368A"/>
    <w:rsid w:val="00B24B15"/>
    <w:rsid w:val="00B24EEF"/>
    <w:rsid w:val="00B2659F"/>
    <w:rsid w:val="00B268DA"/>
    <w:rsid w:val="00B26A29"/>
    <w:rsid w:val="00B270B0"/>
    <w:rsid w:val="00B272F7"/>
    <w:rsid w:val="00B276BD"/>
    <w:rsid w:val="00B3067A"/>
    <w:rsid w:val="00B30CD1"/>
    <w:rsid w:val="00B31CEC"/>
    <w:rsid w:val="00B37143"/>
    <w:rsid w:val="00B406A7"/>
    <w:rsid w:val="00B40DCA"/>
    <w:rsid w:val="00B40FBA"/>
    <w:rsid w:val="00B41713"/>
    <w:rsid w:val="00B4190B"/>
    <w:rsid w:val="00B41E32"/>
    <w:rsid w:val="00B43E9C"/>
    <w:rsid w:val="00B44049"/>
    <w:rsid w:val="00B441F6"/>
    <w:rsid w:val="00B447A9"/>
    <w:rsid w:val="00B461C1"/>
    <w:rsid w:val="00B47CB5"/>
    <w:rsid w:val="00B50EB5"/>
    <w:rsid w:val="00B51C98"/>
    <w:rsid w:val="00B5471E"/>
    <w:rsid w:val="00B54750"/>
    <w:rsid w:val="00B5617D"/>
    <w:rsid w:val="00B5766F"/>
    <w:rsid w:val="00B607DF"/>
    <w:rsid w:val="00B629E6"/>
    <w:rsid w:val="00B6365F"/>
    <w:rsid w:val="00B63828"/>
    <w:rsid w:val="00B63B2A"/>
    <w:rsid w:val="00B67DC5"/>
    <w:rsid w:val="00B67F5D"/>
    <w:rsid w:val="00B70213"/>
    <w:rsid w:val="00B70F80"/>
    <w:rsid w:val="00B72196"/>
    <w:rsid w:val="00B73217"/>
    <w:rsid w:val="00B73C4C"/>
    <w:rsid w:val="00B74FAB"/>
    <w:rsid w:val="00B7570D"/>
    <w:rsid w:val="00B76415"/>
    <w:rsid w:val="00B80CBE"/>
    <w:rsid w:val="00B80FF6"/>
    <w:rsid w:val="00B810FE"/>
    <w:rsid w:val="00B8294D"/>
    <w:rsid w:val="00B84395"/>
    <w:rsid w:val="00B84AFF"/>
    <w:rsid w:val="00B86302"/>
    <w:rsid w:val="00B873CD"/>
    <w:rsid w:val="00B87989"/>
    <w:rsid w:val="00B87AFF"/>
    <w:rsid w:val="00B87C73"/>
    <w:rsid w:val="00B87EA6"/>
    <w:rsid w:val="00B91C89"/>
    <w:rsid w:val="00B91E7E"/>
    <w:rsid w:val="00B92E7E"/>
    <w:rsid w:val="00B9333B"/>
    <w:rsid w:val="00B96D74"/>
    <w:rsid w:val="00BA1160"/>
    <w:rsid w:val="00BA26BC"/>
    <w:rsid w:val="00BA4045"/>
    <w:rsid w:val="00BA47F4"/>
    <w:rsid w:val="00BA6979"/>
    <w:rsid w:val="00BA6C82"/>
    <w:rsid w:val="00BB0742"/>
    <w:rsid w:val="00BB117E"/>
    <w:rsid w:val="00BB175D"/>
    <w:rsid w:val="00BB2509"/>
    <w:rsid w:val="00BB2938"/>
    <w:rsid w:val="00BB2AB0"/>
    <w:rsid w:val="00BB3822"/>
    <w:rsid w:val="00BB5FCE"/>
    <w:rsid w:val="00BC0AFD"/>
    <w:rsid w:val="00BC36E9"/>
    <w:rsid w:val="00BC39A6"/>
    <w:rsid w:val="00BC4BC5"/>
    <w:rsid w:val="00BC7003"/>
    <w:rsid w:val="00BC790F"/>
    <w:rsid w:val="00BC7E77"/>
    <w:rsid w:val="00BD0D30"/>
    <w:rsid w:val="00BD14F0"/>
    <w:rsid w:val="00BD31C6"/>
    <w:rsid w:val="00BD3880"/>
    <w:rsid w:val="00BD3F9F"/>
    <w:rsid w:val="00BD437B"/>
    <w:rsid w:val="00BD45A8"/>
    <w:rsid w:val="00BD47B8"/>
    <w:rsid w:val="00BD4CAD"/>
    <w:rsid w:val="00BD6CA0"/>
    <w:rsid w:val="00BD72DF"/>
    <w:rsid w:val="00BD74E7"/>
    <w:rsid w:val="00BE13A9"/>
    <w:rsid w:val="00BE13AD"/>
    <w:rsid w:val="00BE15DC"/>
    <w:rsid w:val="00BE16F4"/>
    <w:rsid w:val="00BE18CC"/>
    <w:rsid w:val="00BE33DE"/>
    <w:rsid w:val="00BE4244"/>
    <w:rsid w:val="00BE5B9E"/>
    <w:rsid w:val="00BE71C6"/>
    <w:rsid w:val="00BE7463"/>
    <w:rsid w:val="00BE7F4F"/>
    <w:rsid w:val="00BF09F9"/>
    <w:rsid w:val="00BF0DE8"/>
    <w:rsid w:val="00BF235B"/>
    <w:rsid w:val="00BF23EA"/>
    <w:rsid w:val="00BF3300"/>
    <w:rsid w:val="00BF4E7C"/>
    <w:rsid w:val="00BF6AF0"/>
    <w:rsid w:val="00BF71F1"/>
    <w:rsid w:val="00BF7B68"/>
    <w:rsid w:val="00C027B6"/>
    <w:rsid w:val="00C032E6"/>
    <w:rsid w:val="00C03372"/>
    <w:rsid w:val="00C03BA5"/>
    <w:rsid w:val="00C043E2"/>
    <w:rsid w:val="00C05002"/>
    <w:rsid w:val="00C0605D"/>
    <w:rsid w:val="00C10476"/>
    <w:rsid w:val="00C1209B"/>
    <w:rsid w:val="00C12583"/>
    <w:rsid w:val="00C12973"/>
    <w:rsid w:val="00C12BDD"/>
    <w:rsid w:val="00C13504"/>
    <w:rsid w:val="00C13907"/>
    <w:rsid w:val="00C13D90"/>
    <w:rsid w:val="00C1439D"/>
    <w:rsid w:val="00C158F7"/>
    <w:rsid w:val="00C167F2"/>
    <w:rsid w:val="00C21681"/>
    <w:rsid w:val="00C218EF"/>
    <w:rsid w:val="00C22E96"/>
    <w:rsid w:val="00C23478"/>
    <w:rsid w:val="00C26FDF"/>
    <w:rsid w:val="00C2750D"/>
    <w:rsid w:val="00C27685"/>
    <w:rsid w:val="00C3039A"/>
    <w:rsid w:val="00C303DB"/>
    <w:rsid w:val="00C3113B"/>
    <w:rsid w:val="00C31ADF"/>
    <w:rsid w:val="00C32B82"/>
    <w:rsid w:val="00C32EBD"/>
    <w:rsid w:val="00C3349B"/>
    <w:rsid w:val="00C3408D"/>
    <w:rsid w:val="00C34170"/>
    <w:rsid w:val="00C34489"/>
    <w:rsid w:val="00C34CA4"/>
    <w:rsid w:val="00C3576B"/>
    <w:rsid w:val="00C37078"/>
    <w:rsid w:val="00C3779C"/>
    <w:rsid w:val="00C41FEB"/>
    <w:rsid w:val="00C4240A"/>
    <w:rsid w:val="00C433C1"/>
    <w:rsid w:val="00C474F5"/>
    <w:rsid w:val="00C503B5"/>
    <w:rsid w:val="00C50DB0"/>
    <w:rsid w:val="00C51047"/>
    <w:rsid w:val="00C51A5F"/>
    <w:rsid w:val="00C51D50"/>
    <w:rsid w:val="00C5435D"/>
    <w:rsid w:val="00C5513B"/>
    <w:rsid w:val="00C55AEA"/>
    <w:rsid w:val="00C56FF4"/>
    <w:rsid w:val="00C5720E"/>
    <w:rsid w:val="00C57756"/>
    <w:rsid w:val="00C57E3A"/>
    <w:rsid w:val="00C60857"/>
    <w:rsid w:val="00C64152"/>
    <w:rsid w:val="00C646C5"/>
    <w:rsid w:val="00C6511E"/>
    <w:rsid w:val="00C67696"/>
    <w:rsid w:val="00C67EBF"/>
    <w:rsid w:val="00C7048D"/>
    <w:rsid w:val="00C70CF8"/>
    <w:rsid w:val="00C712DA"/>
    <w:rsid w:val="00C71F83"/>
    <w:rsid w:val="00C72E73"/>
    <w:rsid w:val="00C73DDC"/>
    <w:rsid w:val="00C74E1F"/>
    <w:rsid w:val="00C75212"/>
    <w:rsid w:val="00C75C83"/>
    <w:rsid w:val="00C75E9D"/>
    <w:rsid w:val="00C76C16"/>
    <w:rsid w:val="00C76EFC"/>
    <w:rsid w:val="00C7713A"/>
    <w:rsid w:val="00C77BE1"/>
    <w:rsid w:val="00C8182D"/>
    <w:rsid w:val="00C83563"/>
    <w:rsid w:val="00C86CCE"/>
    <w:rsid w:val="00C87588"/>
    <w:rsid w:val="00C87846"/>
    <w:rsid w:val="00C879BD"/>
    <w:rsid w:val="00C90D19"/>
    <w:rsid w:val="00C9118A"/>
    <w:rsid w:val="00C925FD"/>
    <w:rsid w:val="00C92CB8"/>
    <w:rsid w:val="00C932DD"/>
    <w:rsid w:val="00C93A0C"/>
    <w:rsid w:val="00C94930"/>
    <w:rsid w:val="00C94B8A"/>
    <w:rsid w:val="00C96878"/>
    <w:rsid w:val="00C97873"/>
    <w:rsid w:val="00CA128D"/>
    <w:rsid w:val="00CA3AD9"/>
    <w:rsid w:val="00CA4BA9"/>
    <w:rsid w:val="00CA5777"/>
    <w:rsid w:val="00CA58CB"/>
    <w:rsid w:val="00CA593C"/>
    <w:rsid w:val="00CA69F0"/>
    <w:rsid w:val="00CA7BEB"/>
    <w:rsid w:val="00CB268F"/>
    <w:rsid w:val="00CB3B13"/>
    <w:rsid w:val="00CB42E4"/>
    <w:rsid w:val="00CB5F1E"/>
    <w:rsid w:val="00CB65DD"/>
    <w:rsid w:val="00CB744B"/>
    <w:rsid w:val="00CC0B42"/>
    <w:rsid w:val="00CC1D4A"/>
    <w:rsid w:val="00CC4BF7"/>
    <w:rsid w:val="00CC4D50"/>
    <w:rsid w:val="00CC500D"/>
    <w:rsid w:val="00CC785F"/>
    <w:rsid w:val="00CD015B"/>
    <w:rsid w:val="00CD126D"/>
    <w:rsid w:val="00CD15D0"/>
    <w:rsid w:val="00CD1905"/>
    <w:rsid w:val="00CD1D28"/>
    <w:rsid w:val="00CD3192"/>
    <w:rsid w:val="00CD37FA"/>
    <w:rsid w:val="00CD3DF8"/>
    <w:rsid w:val="00CD4A81"/>
    <w:rsid w:val="00CD4DC8"/>
    <w:rsid w:val="00CD5931"/>
    <w:rsid w:val="00CD69D9"/>
    <w:rsid w:val="00CE010B"/>
    <w:rsid w:val="00CE04A0"/>
    <w:rsid w:val="00CE0EF9"/>
    <w:rsid w:val="00CE0F72"/>
    <w:rsid w:val="00CE152D"/>
    <w:rsid w:val="00CE177E"/>
    <w:rsid w:val="00CE2C9B"/>
    <w:rsid w:val="00CE3C01"/>
    <w:rsid w:val="00CE4E6A"/>
    <w:rsid w:val="00CE4FFE"/>
    <w:rsid w:val="00CE572C"/>
    <w:rsid w:val="00CE6565"/>
    <w:rsid w:val="00CE7B90"/>
    <w:rsid w:val="00CF2567"/>
    <w:rsid w:val="00CF4448"/>
    <w:rsid w:val="00CF4A01"/>
    <w:rsid w:val="00CF56CF"/>
    <w:rsid w:val="00CF5A00"/>
    <w:rsid w:val="00CF6F75"/>
    <w:rsid w:val="00CF7725"/>
    <w:rsid w:val="00CF7C64"/>
    <w:rsid w:val="00D0024F"/>
    <w:rsid w:val="00D038E7"/>
    <w:rsid w:val="00D06178"/>
    <w:rsid w:val="00D06FF1"/>
    <w:rsid w:val="00D075E7"/>
    <w:rsid w:val="00D10511"/>
    <w:rsid w:val="00D10EEA"/>
    <w:rsid w:val="00D11106"/>
    <w:rsid w:val="00D113B8"/>
    <w:rsid w:val="00D11A80"/>
    <w:rsid w:val="00D12551"/>
    <w:rsid w:val="00D143AC"/>
    <w:rsid w:val="00D147DE"/>
    <w:rsid w:val="00D14B58"/>
    <w:rsid w:val="00D14EBA"/>
    <w:rsid w:val="00D15B5A"/>
    <w:rsid w:val="00D1744C"/>
    <w:rsid w:val="00D175DE"/>
    <w:rsid w:val="00D20322"/>
    <w:rsid w:val="00D21154"/>
    <w:rsid w:val="00D22D1D"/>
    <w:rsid w:val="00D241B7"/>
    <w:rsid w:val="00D242A3"/>
    <w:rsid w:val="00D24A88"/>
    <w:rsid w:val="00D251C2"/>
    <w:rsid w:val="00D25DFB"/>
    <w:rsid w:val="00D25FA8"/>
    <w:rsid w:val="00D27C50"/>
    <w:rsid w:val="00D310C5"/>
    <w:rsid w:val="00D327C2"/>
    <w:rsid w:val="00D33F08"/>
    <w:rsid w:val="00D35368"/>
    <w:rsid w:val="00D35BF1"/>
    <w:rsid w:val="00D36F55"/>
    <w:rsid w:val="00D37D11"/>
    <w:rsid w:val="00D40F0F"/>
    <w:rsid w:val="00D42437"/>
    <w:rsid w:val="00D42487"/>
    <w:rsid w:val="00D4280C"/>
    <w:rsid w:val="00D4333A"/>
    <w:rsid w:val="00D437F2"/>
    <w:rsid w:val="00D45616"/>
    <w:rsid w:val="00D46B95"/>
    <w:rsid w:val="00D4788A"/>
    <w:rsid w:val="00D509C7"/>
    <w:rsid w:val="00D50D81"/>
    <w:rsid w:val="00D51DAC"/>
    <w:rsid w:val="00D52077"/>
    <w:rsid w:val="00D52239"/>
    <w:rsid w:val="00D528A6"/>
    <w:rsid w:val="00D52D70"/>
    <w:rsid w:val="00D54A32"/>
    <w:rsid w:val="00D54AF5"/>
    <w:rsid w:val="00D55593"/>
    <w:rsid w:val="00D57BE8"/>
    <w:rsid w:val="00D60775"/>
    <w:rsid w:val="00D6091E"/>
    <w:rsid w:val="00D60EC0"/>
    <w:rsid w:val="00D612B4"/>
    <w:rsid w:val="00D61480"/>
    <w:rsid w:val="00D628F2"/>
    <w:rsid w:val="00D63AD0"/>
    <w:rsid w:val="00D63DCE"/>
    <w:rsid w:val="00D64963"/>
    <w:rsid w:val="00D65924"/>
    <w:rsid w:val="00D665DF"/>
    <w:rsid w:val="00D66DDE"/>
    <w:rsid w:val="00D67093"/>
    <w:rsid w:val="00D67467"/>
    <w:rsid w:val="00D67790"/>
    <w:rsid w:val="00D6779A"/>
    <w:rsid w:val="00D70F55"/>
    <w:rsid w:val="00D716A8"/>
    <w:rsid w:val="00D722F5"/>
    <w:rsid w:val="00D733CD"/>
    <w:rsid w:val="00D74F4D"/>
    <w:rsid w:val="00D7521C"/>
    <w:rsid w:val="00D75A25"/>
    <w:rsid w:val="00D75B80"/>
    <w:rsid w:val="00D75BEA"/>
    <w:rsid w:val="00D8012A"/>
    <w:rsid w:val="00D8013E"/>
    <w:rsid w:val="00D81EF2"/>
    <w:rsid w:val="00D82A7F"/>
    <w:rsid w:val="00D82EA7"/>
    <w:rsid w:val="00D83EC4"/>
    <w:rsid w:val="00D84234"/>
    <w:rsid w:val="00D84B90"/>
    <w:rsid w:val="00D851F2"/>
    <w:rsid w:val="00D86D47"/>
    <w:rsid w:val="00D874D5"/>
    <w:rsid w:val="00D87D86"/>
    <w:rsid w:val="00D90456"/>
    <w:rsid w:val="00D90806"/>
    <w:rsid w:val="00D91F26"/>
    <w:rsid w:val="00D94663"/>
    <w:rsid w:val="00D9524F"/>
    <w:rsid w:val="00D95A35"/>
    <w:rsid w:val="00D95AB2"/>
    <w:rsid w:val="00D96231"/>
    <w:rsid w:val="00D96A4B"/>
    <w:rsid w:val="00DA0150"/>
    <w:rsid w:val="00DA08A5"/>
    <w:rsid w:val="00DA141D"/>
    <w:rsid w:val="00DA1B61"/>
    <w:rsid w:val="00DA1E09"/>
    <w:rsid w:val="00DA2038"/>
    <w:rsid w:val="00DA20E4"/>
    <w:rsid w:val="00DA250E"/>
    <w:rsid w:val="00DA2EAD"/>
    <w:rsid w:val="00DA31C1"/>
    <w:rsid w:val="00DA4123"/>
    <w:rsid w:val="00DA423B"/>
    <w:rsid w:val="00DA49A2"/>
    <w:rsid w:val="00DA54F4"/>
    <w:rsid w:val="00DB1D6D"/>
    <w:rsid w:val="00DB350C"/>
    <w:rsid w:val="00DB353C"/>
    <w:rsid w:val="00DB38E2"/>
    <w:rsid w:val="00DB428F"/>
    <w:rsid w:val="00DB49E3"/>
    <w:rsid w:val="00DB7A44"/>
    <w:rsid w:val="00DC04A9"/>
    <w:rsid w:val="00DC0F37"/>
    <w:rsid w:val="00DC36F8"/>
    <w:rsid w:val="00DC39EC"/>
    <w:rsid w:val="00DC3A85"/>
    <w:rsid w:val="00DC567D"/>
    <w:rsid w:val="00DC6A31"/>
    <w:rsid w:val="00DC75A7"/>
    <w:rsid w:val="00DC7834"/>
    <w:rsid w:val="00DC7C8A"/>
    <w:rsid w:val="00DD0265"/>
    <w:rsid w:val="00DD1A68"/>
    <w:rsid w:val="00DD2257"/>
    <w:rsid w:val="00DD4D5A"/>
    <w:rsid w:val="00DD53C8"/>
    <w:rsid w:val="00DD631A"/>
    <w:rsid w:val="00DD6456"/>
    <w:rsid w:val="00DD676F"/>
    <w:rsid w:val="00DE2BB6"/>
    <w:rsid w:val="00DE30E8"/>
    <w:rsid w:val="00DE38B3"/>
    <w:rsid w:val="00DE4DF8"/>
    <w:rsid w:val="00DE6CAB"/>
    <w:rsid w:val="00DE705B"/>
    <w:rsid w:val="00DE7915"/>
    <w:rsid w:val="00DF09C0"/>
    <w:rsid w:val="00DF0D33"/>
    <w:rsid w:val="00DF2276"/>
    <w:rsid w:val="00DF4851"/>
    <w:rsid w:val="00DF63D2"/>
    <w:rsid w:val="00DF6639"/>
    <w:rsid w:val="00DF7AB0"/>
    <w:rsid w:val="00E01EC8"/>
    <w:rsid w:val="00E02509"/>
    <w:rsid w:val="00E02FFC"/>
    <w:rsid w:val="00E04163"/>
    <w:rsid w:val="00E046F7"/>
    <w:rsid w:val="00E0577B"/>
    <w:rsid w:val="00E05D11"/>
    <w:rsid w:val="00E06281"/>
    <w:rsid w:val="00E0720C"/>
    <w:rsid w:val="00E113BA"/>
    <w:rsid w:val="00E11E0A"/>
    <w:rsid w:val="00E1203E"/>
    <w:rsid w:val="00E1424E"/>
    <w:rsid w:val="00E15694"/>
    <w:rsid w:val="00E162C6"/>
    <w:rsid w:val="00E168D3"/>
    <w:rsid w:val="00E16ED7"/>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FF3"/>
    <w:rsid w:val="00E309CC"/>
    <w:rsid w:val="00E31ACA"/>
    <w:rsid w:val="00E31B77"/>
    <w:rsid w:val="00E32C79"/>
    <w:rsid w:val="00E3344D"/>
    <w:rsid w:val="00E34FCA"/>
    <w:rsid w:val="00E35B42"/>
    <w:rsid w:val="00E372A3"/>
    <w:rsid w:val="00E37FC5"/>
    <w:rsid w:val="00E42686"/>
    <w:rsid w:val="00E42CA8"/>
    <w:rsid w:val="00E42EA6"/>
    <w:rsid w:val="00E43F6F"/>
    <w:rsid w:val="00E44170"/>
    <w:rsid w:val="00E454D4"/>
    <w:rsid w:val="00E45785"/>
    <w:rsid w:val="00E45F37"/>
    <w:rsid w:val="00E46780"/>
    <w:rsid w:val="00E46D9C"/>
    <w:rsid w:val="00E47136"/>
    <w:rsid w:val="00E4721F"/>
    <w:rsid w:val="00E47738"/>
    <w:rsid w:val="00E477F8"/>
    <w:rsid w:val="00E50007"/>
    <w:rsid w:val="00E5041A"/>
    <w:rsid w:val="00E507E8"/>
    <w:rsid w:val="00E50C2E"/>
    <w:rsid w:val="00E517C9"/>
    <w:rsid w:val="00E53B0E"/>
    <w:rsid w:val="00E55908"/>
    <w:rsid w:val="00E5798C"/>
    <w:rsid w:val="00E6040F"/>
    <w:rsid w:val="00E60C7C"/>
    <w:rsid w:val="00E61E97"/>
    <w:rsid w:val="00E62429"/>
    <w:rsid w:val="00E661A2"/>
    <w:rsid w:val="00E6664A"/>
    <w:rsid w:val="00E669F7"/>
    <w:rsid w:val="00E6762F"/>
    <w:rsid w:val="00E707F9"/>
    <w:rsid w:val="00E7248F"/>
    <w:rsid w:val="00E7399F"/>
    <w:rsid w:val="00E74087"/>
    <w:rsid w:val="00E74C59"/>
    <w:rsid w:val="00E75C33"/>
    <w:rsid w:val="00E75D57"/>
    <w:rsid w:val="00E76597"/>
    <w:rsid w:val="00E76A88"/>
    <w:rsid w:val="00E76DE3"/>
    <w:rsid w:val="00E770D7"/>
    <w:rsid w:val="00E77D15"/>
    <w:rsid w:val="00E8083B"/>
    <w:rsid w:val="00E81F4B"/>
    <w:rsid w:val="00E838B3"/>
    <w:rsid w:val="00E85013"/>
    <w:rsid w:val="00E85F31"/>
    <w:rsid w:val="00E8643C"/>
    <w:rsid w:val="00E87168"/>
    <w:rsid w:val="00E9018D"/>
    <w:rsid w:val="00E90D09"/>
    <w:rsid w:val="00E9234F"/>
    <w:rsid w:val="00E92843"/>
    <w:rsid w:val="00E93264"/>
    <w:rsid w:val="00E934D2"/>
    <w:rsid w:val="00E93C33"/>
    <w:rsid w:val="00E949B7"/>
    <w:rsid w:val="00E9666D"/>
    <w:rsid w:val="00EA12E8"/>
    <w:rsid w:val="00EA2B38"/>
    <w:rsid w:val="00EA4319"/>
    <w:rsid w:val="00EA6267"/>
    <w:rsid w:val="00EA6377"/>
    <w:rsid w:val="00EA7A5E"/>
    <w:rsid w:val="00EB1943"/>
    <w:rsid w:val="00EB1BFE"/>
    <w:rsid w:val="00EB20A9"/>
    <w:rsid w:val="00EB4DE9"/>
    <w:rsid w:val="00EB56F7"/>
    <w:rsid w:val="00EC19A5"/>
    <w:rsid w:val="00EC1A40"/>
    <w:rsid w:val="00EC36A6"/>
    <w:rsid w:val="00EC48E0"/>
    <w:rsid w:val="00EC5B1A"/>
    <w:rsid w:val="00EC79FD"/>
    <w:rsid w:val="00ED0E5F"/>
    <w:rsid w:val="00ED1853"/>
    <w:rsid w:val="00ED1BBA"/>
    <w:rsid w:val="00ED258E"/>
    <w:rsid w:val="00ED25B1"/>
    <w:rsid w:val="00ED2A52"/>
    <w:rsid w:val="00ED2B1F"/>
    <w:rsid w:val="00ED5269"/>
    <w:rsid w:val="00ED59D4"/>
    <w:rsid w:val="00ED60A3"/>
    <w:rsid w:val="00ED6ABE"/>
    <w:rsid w:val="00ED6EA4"/>
    <w:rsid w:val="00ED70FA"/>
    <w:rsid w:val="00ED7509"/>
    <w:rsid w:val="00ED7C9A"/>
    <w:rsid w:val="00EE2F37"/>
    <w:rsid w:val="00EE33CA"/>
    <w:rsid w:val="00EE35E5"/>
    <w:rsid w:val="00EE4369"/>
    <w:rsid w:val="00EE5DFA"/>
    <w:rsid w:val="00EE6ED4"/>
    <w:rsid w:val="00EE7639"/>
    <w:rsid w:val="00EE79F7"/>
    <w:rsid w:val="00EF0338"/>
    <w:rsid w:val="00EF0361"/>
    <w:rsid w:val="00EF18BC"/>
    <w:rsid w:val="00EF1F4F"/>
    <w:rsid w:val="00EF2B94"/>
    <w:rsid w:val="00EF52C9"/>
    <w:rsid w:val="00EF5790"/>
    <w:rsid w:val="00EF6CCA"/>
    <w:rsid w:val="00EF7D4B"/>
    <w:rsid w:val="00F006DE"/>
    <w:rsid w:val="00F00ACA"/>
    <w:rsid w:val="00F00C44"/>
    <w:rsid w:val="00F029FD"/>
    <w:rsid w:val="00F038B4"/>
    <w:rsid w:val="00F042F2"/>
    <w:rsid w:val="00F059B8"/>
    <w:rsid w:val="00F10AA9"/>
    <w:rsid w:val="00F1162E"/>
    <w:rsid w:val="00F116BB"/>
    <w:rsid w:val="00F11F4A"/>
    <w:rsid w:val="00F138EC"/>
    <w:rsid w:val="00F13D2D"/>
    <w:rsid w:val="00F14732"/>
    <w:rsid w:val="00F16FF9"/>
    <w:rsid w:val="00F17A69"/>
    <w:rsid w:val="00F204A9"/>
    <w:rsid w:val="00F207B1"/>
    <w:rsid w:val="00F21E15"/>
    <w:rsid w:val="00F21E2C"/>
    <w:rsid w:val="00F23471"/>
    <w:rsid w:val="00F23DCA"/>
    <w:rsid w:val="00F24B67"/>
    <w:rsid w:val="00F24B93"/>
    <w:rsid w:val="00F24DCA"/>
    <w:rsid w:val="00F250EC"/>
    <w:rsid w:val="00F25CCA"/>
    <w:rsid w:val="00F26127"/>
    <w:rsid w:val="00F26B98"/>
    <w:rsid w:val="00F26D78"/>
    <w:rsid w:val="00F304D2"/>
    <w:rsid w:val="00F30818"/>
    <w:rsid w:val="00F318DF"/>
    <w:rsid w:val="00F31A36"/>
    <w:rsid w:val="00F32A1A"/>
    <w:rsid w:val="00F35430"/>
    <w:rsid w:val="00F35E82"/>
    <w:rsid w:val="00F36B18"/>
    <w:rsid w:val="00F40358"/>
    <w:rsid w:val="00F41C83"/>
    <w:rsid w:val="00F42037"/>
    <w:rsid w:val="00F4362A"/>
    <w:rsid w:val="00F4386D"/>
    <w:rsid w:val="00F45680"/>
    <w:rsid w:val="00F46185"/>
    <w:rsid w:val="00F50B3E"/>
    <w:rsid w:val="00F51E17"/>
    <w:rsid w:val="00F52100"/>
    <w:rsid w:val="00F5282C"/>
    <w:rsid w:val="00F53200"/>
    <w:rsid w:val="00F545B5"/>
    <w:rsid w:val="00F54D9D"/>
    <w:rsid w:val="00F6330A"/>
    <w:rsid w:val="00F634EB"/>
    <w:rsid w:val="00F64E40"/>
    <w:rsid w:val="00F7029B"/>
    <w:rsid w:val="00F70A5F"/>
    <w:rsid w:val="00F70E8C"/>
    <w:rsid w:val="00F713D0"/>
    <w:rsid w:val="00F719C8"/>
    <w:rsid w:val="00F729F0"/>
    <w:rsid w:val="00F751EA"/>
    <w:rsid w:val="00F7529F"/>
    <w:rsid w:val="00F75A31"/>
    <w:rsid w:val="00F7643E"/>
    <w:rsid w:val="00F76922"/>
    <w:rsid w:val="00F76A1A"/>
    <w:rsid w:val="00F7765D"/>
    <w:rsid w:val="00F80812"/>
    <w:rsid w:val="00F810E5"/>
    <w:rsid w:val="00F81B11"/>
    <w:rsid w:val="00F83FDD"/>
    <w:rsid w:val="00F84B04"/>
    <w:rsid w:val="00F85DAB"/>
    <w:rsid w:val="00F8675F"/>
    <w:rsid w:val="00F86BBF"/>
    <w:rsid w:val="00F91CF6"/>
    <w:rsid w:val="00F91F7B"/>
    <w:rsid w:val="00F927D9"/>
    <w:rsid w:val="00F92CF5"/>
    <w:rsid w:val="00F9358B"/>
    <w:rsid w:val="00F943A5"/>
    <w:rsid w:val="00F948E9"/>
    <w:rsid w:val="00F949E6"/>
    <w:rsid w:val="00F950D2"/>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5E47"/>
    <w:rsid w:val="00FA644C"/>
    <w:rsid w:val="00FA69DB"/>
    <w:rsid w:val="00FB05F5"/>
    <w:rsid w:val="00FB2AB2"/>
    <w:rsid w:val="00FB4DCA"/>
    <w:rsid w:val="00FB5ECC"/>
    <w:rsid w:val="00FB5F59"/>
    <w:rsid w:val="00FB6B03"/>
    <w:rsid w:val="00FC0EC4"/>
    <w:rsid w:val="00FC1CAF"/>
    <w:rsid w:val="00FC2B56"/>
    <w:rsid w:val="00FC2C53"/>
    <w:rsid w:val="00FC367C"/>
    <w:rsid w:val="00FC4CA6"/>
    <w:rsid w:val="00FC4E71"/>
    <w:rsid w:val="00FC58D6"/>
    <w:rsid w:val="00FC747C"/>
    <w:rsid w:val="00FC750F"/>
    <w:rsid w:val="00FD25AD"/>
    <w:rsid w:val="00FD26DA"/>
    <w:rsid w:val="00FD322B"/>
    <w:rsid w:val="00FD349D"/>
    <w:rsid w:val="00FD473F"/>
    <w:rsid w:val="00FD4B1A"/>
    <w:rsid w:val="00FD4D12"/>
    <w:rsid w:val="00FD4E77"/>
    <w:rsid w:val="00FD754E"/>
    <w:rsid w:val="00FE00A1"/>
    <w:rsid w:val="00FE1709"/>
    <w:rsid w:val="00FE1866"/>
    <w:rsid w:val="00FE22A1"/>
    <w:rsid w:val="00FE32AA"/>
    <w:rsid w:val="00FE4AE3"/>
    <w:rsid w:val="00FE4C5C"/>
    <w:rsid w:val="00FE52B8"/>
    <w:rsid w:val="00FE65B7"/>
    <w:rsid w:val="00FE6F8F"/>
    <w:rsid w:val="00FF0EC4"/>
    <w:rsid w:val="00FF31EC"/>
    <w:rsid w:val="00FF3341"/>
    <w:rsid w:val="00FF3736"/>
    <w:rsid w:val="00FF7842"/>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14</Pages>
  <Words>9357</Words>
  <Characters>53341</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906</cp:revision>
  <dcterms:created xsi:type="dcterms:W3CDTF">2021-08-06T11:35:00Z</dcterms:created>
  <dcterms:modified xsi:type="dcterms:W3CDTF">2021-09-2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6Vt4hu2"/&gt;&lt;style id="http://www.zotero.org/styles/ecology-letters" hasBibliography="1" bibliographyStyleHasBeenSet="1"/&gt;&lt;prefs&gt;&lt;pref name="fieldType" value="Field"/&gt;&lt;/prefs&gt;&lt;/data&gt;</vt:lpwstr>
  </property>
</Properties>
</file>